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sidRPr="00D2247D">
        <w:rPr>
          <w:highlight w:val="cyan"/>
          <w:lang w:eastAsia="de-DE"/>
        </w:rPr>
        <w:t>Eine vollständige Zusammenfassung mit Fokus aus actionable insights</w:t>
      </w:r>
    </w:p>
    <w:p w14:paraId="1A1227A9" w14:textId="77777777" w:rsidR="00A87552" w:rsidRDefault="00A87552" w:rsidP="00A87552">
      <w:pPr>
        <w:jc w:val="both"/>
      </w:pPr>
      <w:ins w:id="1"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6EE1455E" w14:textId="18151B9C" w:rsidR="00B54589" w:rsidRDefault="00B54589" w:rsidP="00A87552">
      <w:pPr>
        <w:jc w:val="both"/>
        <w:rPr>
          <w:ins w:id="2" w:author="Ben Fels" w:date="2024-12-21T19:09:00Z" w16du:dateUtc="2024-12-21T18:09:00Z"/>
        </w:rPr>
      </w:pPr>
      <w:r>
        <w:t>Es werden Leistungssteigerungen von X% bis X% erreicht.</w:t>
      </w:r>
    </w:p>
    <w:p w14:paraId="666DB6FE" w14:textId="77777777" w:rsidR="00A87552" w:rsidRDefault="00A87552" w:rsidP="00976EBE">
      <w:pPr>
        <w:rPr>
          <w:lang w:eastAsia="de-DE"/>
        </w:rPr>
      </w:pP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3"/>
            <w:r w:rsidRPr="001774E6">
              <w:rPr>
                <w:b/>
                <w:lang w:eastAsia="de-DE"/>
              </w:rPr>
              <w:t>ürzung</w:t>
            </w:r>
            <w:commentRangeEnd w:id="3"/>
            <w:r w:rsidR="00E415AD">
              <w:rPr>
                <w:rStyle w:val="Kommentarzeichen"/>
              </w:rPr>
              <w:commentReference w:id="3"/>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r>
              <w:rPr>
                <w:lang w:eastAsia="de-DE"/>
              </w:rPr>
              <w:t>One-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r>
              <w:rPr>
                <w:lang w:eastAsia="de-DE"/>
              </w:rPr>
              <w:t>Few-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r w:rsidRPr="001774E6">
              <w:rPr>
                <w:lang w:eastAsia="de-DE"/>
              </w:rPr>
              <w:t>Few-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of-thought</w:t>
            </w:r>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Contex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r>
              <w:rPr>
                <w:lang w:eastAsia="de-DE"/>
              </w:rPr>
              <w:t>Fals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r>
              <w:rPr>
                <w:lang w:eastAsia="de-DE"/>
              </w:rPr>
              <w:t>Fals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r w:rsidR="00F2646F" w:rsidRPr="001774E6" w14:paraId="6182E7E8" w14:textId="77777777" w:rsidTr="001774E6">
        <w:tc>
          <w:tcPr>
            <w:tcW w:w="2405" w:type="dxa"/>
          </w:tcPr>
          <w:p w14:paraId="4B7957BF" w14:textId="19E21EE9" w:rsidR="00F2646F" w:rsidRDefault="00F2646F" w:rsidP="00CF68FF">
            <w:pPr>
              <w:rPr>
                <w:lang w:eastAsia="de-DE"/>
              </w:rPr>
            </w:pPr>
            <w:r>
              <w:rPr>
                <w:lang w:eastAsia="de-DE"/>
              </w:rPr>
              <w:t>AB</w:t>
            </w:r>
          </w:p>
        </w:tc>
        <w:tc>
          <w:tcPr>
            <w:tcW w:w="6372" w:type="dxa"/>
          </w:tcPr>
          <w:p w14:paraId="0928138E" w14:textId="3288130B" w:rsidR="00F2646F" w:rsidRDefault="00F2646F" w:rsidP="00CF68FF">
            <w:pPr>
              <w:rPr>
                <w:lang w:eastAsia="de-DE"/>
              </w:rPr>
            </w:pPr>
            <w:r>
              <w:rPr>
                <w:lang w:eastAsia="de-DE"/>
              </w:rPr>
              <w:t>Aufgabenbeschreibung</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8817220"/>
      <w:commentRangeStart w:id="5"/>
      <w:r>
        <w:lastRenderedPageBreak/>
        <w:t>Einle</w:t>
      </w:r>
      <w:commentRangeEnd w:id="5"/>
      <w:r w:rsidR="002332C7">
        <w:rPr>
          <w:rStyle w:val="Kommentarzeichen"/>
          <w:rFonts w:eastAsiaTheme="minorHAnsi" w:cstheme="minorBidi"/>
          <w:color w:val="auto"/>
        </w:rPr>
        <w:commentReference w:id="5"/>
      </w:r>
      <w:r>
        <w:t>itun</w:t>
      </w:r>
      <w:commentRangeStart w:id="6"/>
      <w:r>
        <w:t>g</w:t>
      </w:r>
      <w:commentRangeEnd w:id="6"/>
      <w:r w:rsidR="00D65E52">
        <w:rPr>
          <w:rStyle w:val="Kommentarzeichen"/>
          <w:rFonts w:eastAsiaTheme="minorHAnsi" w:cstheme="minorBidi"/>
          <w:color w:val="auto"/>
        </w:rPr>
        <w:commentReference w:id="6"/>
      </w:r>
      <w:bookmarkEnd w:id="4"/>
    </w:p>
    <w:p w14:paraId="38644E71" w14:textId="77777777" w:rsidR="009A4548" w:rsidRDefault="003A7433" w:rsidP="00BD367F">
      <w:pPr>
        <w:jc w:val="both"/>
      </w:pPr>
      <w:ins w:id="7" w:author="Ben Fels" w:date="2024-12-21T12:41:00Z" w16du:dateUtc="2024-12-21T11:41:00Z">
        <w:r w:rsidRPr="00503748">
          <w:rPr>
            <w:highlight w:val="green"/>
          </w:rPr>
          <w:t>Argumente sind ein wichtiger Bestandteil in der menschlichen Kommunikation</w:t>
        </w:r>
        <w:r w:rsidRPr="00F37881">
          <w:t xml:space="preserve">. </w:t>
        </w:r>
      </w:ins>
      <w:ins w:id="8" w:author="Ben Fels" w:date="2024-12-21T13:18:00Z" w16du:dateUtc="2024-12-21T12:18:00Z">
        <w:r w:rsidR="00F71787" w:rsidRPr="0000785A">
          <w:rPr>
            <w:highlight w:val="magenta"/>
            <w:rPrChange w:id="9" w:author="Ben Fels" w:date="2024-12-21T13:20:00Z" w16du:dateUtc="2024-12-21T12:20:00Z">
              <w:rPr/>
            </w:rPrChange>
          </w:rPr>
          <w:fldChar w:fldCharType="begin"/>
        </w:r>
        <w:r w:rsidR="00F71787" w:rsidRPr="0000785A">
          <w:rPr>
            <w:highlight w:val="magenta"/>
            <w:rPrChange w:id="10"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 w:author="Ben Fels" w:date="2024-12-21T13:20:00Z" w16du:dateUtc="2024-12-21T12:20:00Z">
              <w:rPr/>
            </w:rPrChange>
          </w:rPr>
          <w:fldChar w:fldCharType="separate"/>
        </w:r>
        <w:r w:rsidR="00F71787" w:rsidRPr="0000785A">
          <w:rPr>
            <w:rFonts w:cs="Arial"/>
            <w:highlight w:val="magenta"/>
            <w:rPrChange w:id="12" w:author="Ben Fels" w:date="2024-12-21T13:20:00Z" w16du:dateUtc="2024-12-21T12:20:00Z">
              <w:rPr>
                <w:rFonts w:cs="Arial"/>
              </w:rPr>
            </w:rPrChange>
          </w:rPr>
          <w:t>Peldszus &amp; Stede (2013, S. 1)</w:t>
        </w:r>
        <w:r w:rsidR="00F71787" w:rsidRPr="0000785A">
          <w:rPr>
            <w:highlight w:val="magenta"/>
            <w:rPrChange w:id="13"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4" w:author="Ben Fels" w:date="2024-12-21T13:19:00Z" w16du:dateUtc="2024-12-21T12:19:00Z">
        <w:r w:rsidR="001801D0" w:rsidRPr="00503748">
          <w:rPr>
            <w:highlight w:val="green"/>
          </w:rPr>
          <w:t xml:space="preserve">Dabei werden </w:t>
        </w:r>
      </w:ins>
      <w:ins w:id="15" w:author="Ben Fels" w:date="2024-12-21T12:41:00Z" w16du:dateUtc="2024-12-21T11:41:00Z">
        <w:r w:rsidRPr="00503748">
          <w:rPr>
            <w:highlight w:val="green"/>
          </w:rPr>
          <w:t xml:space="preserve">Standpunkte anhand von Beispielen bestärkt </w:t>
        </w:r>
      </w:ins>
      <w:ins w:id="16" w:author="Ben Fels" w:date="2024-12-21T13:19:00Z" w16du:dateUtc="2024-12-21T12:19:00Z">
        <w:r w:rsidR="001801D0" w:rsidRPr="00503748">
          <w:rPr>
            <w:highlight w:val="green"/>
          </w:rPr>
          <w:t xml:space="preserve">mit dem Ziel </w:t>
        </w:r>
      </w:ins>
      <w:ins w:id="17" w:author="Ben Fels" w:date="2024-12-21T12:41:00Z" w16du:dateUtc="2024-12-21T11:41:00Z">
        <w:r w:rsidRPr="00503748">
          <w:rPr>
            <w:highlight w:val="green"/>
          </w:rPr>
          <w:t xml:space="preserve">die andere Seite von dem </w:t>
        </w:r>
      </w:ins>
      <w:ins w:id="18" w:author="Ben Fels" w:date="2024-12-21T13:19:00Z" w16du:dateUtc="2024-12-21T12:19:00Z">
        <w:r w:rsidR="001801D0" w:rsidRPr="00503748">
          <w:rPr>
            <w:highlight w:val="green"/>
          </w:rPr>
          <w:t xml:space="preserve">eigenen </w:t>
        </w:r>
      </w:ins>
      <w:ins w:id="19" w:author="Ben Fels" w:date="2024-12-21T12:41:00Z" w16du:dateUtc="2024-12-21T11:41:00Z">
        <w:r w:rsidRPr="00503748">
          <w:rPr>
            <w:highlight w:val="green"/>
          </w:rPr>
          <w:t xml:space="preserve">Standpunkt </w:t>
        </w:r>
      </w:ins>
      <w:ins w:id="20" w:author="Ben Fels" w:date="2024-12-21T13:19:00Z" w16du:dateUtc="2024-12-21T12:19:00Z">
        <w:r w:rsidR="001801D0" w:rsidRPr="00503748">
          <w:rPr>
            <w:highlight w:val="green"/>
          </w:rPr>
          <w:t xml:space="preserve">zu </w:t>
        </w:r>
      </w:ins>
      <w:ins w:id="21" w:author="Ben Fels" w:date="2024-12-21T12:41:00Z" w16du:dateUtc="2024-12-21T11:41:00Z">
        <w:r w:rsidRPr="00503748">
          <w:rPr>
            <w:highlight w:val="green"/>
          </w:rPr>
          <w:t xml:space="preserve">überzeugen. Gute Argumente sind </w:t>
        </w:r>
      </w:ins>
      <w:ins w:id="22" w:author="Ben Fels" w:date="2024-12-21T13:20:00Z" w16du:dateUtc="2024-12-21T12:20:00Z">
        <w:r w:rsidR="00154BD4" w:rsidRPr="00503748">
          <w:rPr>
            <w:highlight w:val="green"/>
          </w:rPr>
          <w:t xml:space="preserve">zudem </w:t>
        </w:r>
      </w:ins>
      <w:ins w:id="23"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4" w:author="Ben Fels" w:date="2024-12-21T12:42:00Z" w16du:dateUtc="2024-12-21T11:42:00Z">
              <w:rPr/>
            </w:rPrChange>
          </w:rPr>
          <w:fldChar w:fldCharType="begin"/>
        </w:r>
        <w:r w:rsidRPr="003A7433">
          <w:rPr>
            <w:highlight w:val="magenta"/>
            <w:rPrChange w:id="25"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6" w:author="Ben Fels" w:date="2024-12-21T12:42:00Z" w16du:dateUtc="2024-12-21T11:42:00Z">
              <w:rPr/>
            </w:rPrChange>
          </w:rPr>
          <w:fldChar w:fldCharType="separate"/>
        </w:r>
        <w:r w:rsidRPr="003A7433">
          <w:rPr>
            <w:rFonts w:cs="Arial"/>
            <w:highlight w:val="magenta"/>
            <w:rPrChange w:id="27" w:author="Ben Fels" w:date="2024-12-21T12:42:00Z" w16du:dateUtc="2024-12-21T11:42:00Z">
              <w:rPr>
                <w:rFonts w:cs="Arial"/>
              </w:rPr>
            </w:rPrChange>
          </w:rPr>
          <w:t>(Stab &amp; Gurevych, 2014, S. 1501)</w:t>
        </w:r>
        <w:r w:rsidRPr="003A7433">
          <w:rPr>
            <w:highlight w:val="magenta"/>
            <w:rPrChange w:id="28" w:author="Ben Fels" w:date="2024-12-21T12:42:00Z" w16du:dateUtc="2024-12-21T11:42:00Z">
              <w:rPr/>
            </w:rPrChange>
          </w:rPr>
          <w:fldChar w:fldCharType="end"/>
        </w:r>
        <w:r w:rsidRPr="00842046">
          <w:t xml:space="preserve">. </w:t>
        </w:r>
      </w:ins>
      <w:ins w:id="29" w:author="Ben Fels" w:date="2024-12-21T13:22:00Z" w16du:dateUtc="2024-12-21T12:22:00Z">
        <w:r w:rsidR="006827AF" w:rsidRPr="00503748">
          <w:rPr>
            <w:highlight w:val="green"/>
          </w:rPr>
          <w:t>Das verstehen der argumentativen Struktur macht es nachvollziehbar, warum Menschen eine gewisse Meinung</w:t>
        </w:r>
      </w:ins>
      <w:ins w:id="30" w:author="Ben Fels" w:date="2024-12-21T13:38:00Z" w16du:dateUtc="2024-12-21T12:38:00Z">
        <w:r w:rsidR="009F7637" w:rsidRPr="00503748">
          <w:rPr>
            <w:highlight w:val="green"/>
          </w:rPr>
          <w:t xml:space="preserve"> zu einem Thema</w:t>
        </w:r>
      </w:ins>
      <w:ins w:id="31"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2"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3"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4"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5" w:author="Ben Fels" w:date="2024-12-21T18:19:00Z" w16du:dateUtc="2024-12-21T17:19:00Z">
            <w:rPr>
              <w:rFonts w:cs="Arial"/>
            </w:rPr>
          </w:rPrChange>
        </w:rPr>
        <w:t>(Cabrio &amp; Villata, 2018, S. 5428; Lawrence &amp; Reed, 2020, S. 765)</w:t>
      </w:r>
      <w:ins w:id="36" w:author="Ben Fels" w:date="2024-12-21T13:22:00Z" w16du:dateUtc="2024-12-21T12:22:00Z">
        <w:r w:rsidR="006827AF" w:rsidRPr="008833CB">
          <w:rPr>
            <w:highlight w:val="magenta"/>
          </w:rPr>
          <w:fldChar w:fldCharType="end"/>
        </w:r>
      </w:ins>
      <w:r w:rsidR="00BB0D54" w:rsidRPr="00BB0D54">
        <w:rPr>
          <w:lang w:val="en-US"/>
        </w:rPr>
        <w:t xml:space="preserve">. </w:t>
      </w:r>
      <w:ins w:id="37" w:author="Ben Fels" w:date="2024-12-21T13:22:00Z" w16du:dateUtc="2024-12-21T12:22:00Z">
        <w:r w:rsidR="00E7589D" w:rsidRPr="003D07F3">
          <w:rPr>
            <w:lang w:val="en-US"/>
          </w:rPr>
          <w:t xml:space="preserve">Nach </w:t>
        </w:r>
        <w:r w:rsidR="00E7589D" w:rsidRPr="003D07F3">
          <w:rPr>
            <w:rFonts w:cs="Arial"/>
            <w:highlight w:val="magenta"/>
            <w:lang w:val="en-US"/>
            <w:rPrChange w:id="38" w:author="Ben Fels" w:date="2024-12-21T13:22:00Z" w16du:dateUtc="2024-12-21T12:22:00Z">
              <w:rPr>
                <w:rFonts w:cs="Arial"/>
              </w:rPr>
            </w:rPrChange>
          </w:rPr>
          <w:t>Peldszus &amp; Stede</w:t>
        </w:r>
        <w:r w:rsidR="00E7589D" w:rsidRPr="003D07F3">
          <w:rPr>
            <w:highlight w:val="magenta"/>
            <w:lang w:val="en-US"/>
            <w:rPrChange w:id="39" w:author="Ben Fels" w:date="2024-12-21T13:22:00Z" w16du:dateUtc="2024-12-21T12:22:00Z">
              <w:rPr/>
            </w:rPrChange>
          </w:rPr>
          <w:t xml:space="preserve"> </w:t>
        </w:r>
        <w:r w:rsidR="00E7589D" w:rsidRPr="006827AF">
          <w:rPr>
            <w:highlight w:val="magenta"/>
            <w:rPrChange w:id="40" w:author="Ben Fels" w:date="2024-12-21T13:22:00Z" w16du:dateUtc="2024-12-21T12:22:00Z">
              <w:rPr/>
            </w:rPrChange>
          </w:rPr>
          <w:fldChar w:fldCharType="begin"/>
        </w:r>
        <w:r w:rsidR="00E7589D" w:rsidRPr="003D07F3">
          <w:rPr>
            <w:highlight w:val="magenta"/>
            <w:lang w:val="en-US"/>
            <w:rPrChange w:id="4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2" w:author="Ben Fels" w:date="2024-12-21T13:22:00Z" w16du:dateUtc="2024-12-21T12:22:00Z">
              <w:rPr/>
            </w:rPrChange>
          </w:rPr>
          <w:fldChar w:fldCharType="separate"/>
        </w:r>
        <w:r w:rsidR="00E7589D" w:rsidRPr="003D07F3">
          <w:rPr>
            <w:rFonts w:cs="Arial"/>
            <w:highlight w:val="magenta"/>
            <w:lang w:val="en-US"/>
            <w:rPrChange w:id="43" w:author="Ben Fels" w:date="2024-12-21T13:22:00Z" w16du:dateUtc="2024-12-21T12:22:00Z">
              <w:rPr>
                <w:rFonts w:cs="Arial"/>
              </w:rPr>
            </w:rPrChange>
          </w:rPr>
          <w:t>(2013)</w:t>
        </w:r>
        <w:r w:rsidR="00E7589D" w:rsidRPr="006827AF">
          <w:rPr>
            <w:highlight w:val="magenta"/>
            <w:rPrChange w:id="44"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5" w:author="Ben Fels" w:date="2024-12-21T13:23:00Z" w16du:dateUtc="2024-12-21T12:23:00Z">
              <w:rPr>
                <w:rFonts w:cs="Arial"/>
              </w:rPr>
            </w:rPrChange>
          </w:rPr>
          <w:t>Stab &amp; Gurevych</w:t>
        </w:r>
        <w:r w:rsidR="00E7589D" w:rsidRPr="003D07F3">
          <w:rPr>
            <w:highlight w:val="magenta"/>
            <w:lang w:val="en-US"/>
            <w:rPrChange w:id="46" w:author="Ben Fels" w:date="2024-12-21T13:23:00Z" w16du:dateUtc="2024-12-21T12:23:00Z">
              <w:rPr/>
            </w:rPrChange>
          </w:rPr>
          <w:t xml:space="preserve"> </w:t>
        </w:r>
        <w:r w:rsidR="00E7589D" w:rsidRPr="006827AF">
          <w:rPr>
            <w:highlight w:val="magenta"/>
            <w:rPrChange w:id="47"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F2646F">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8" w:author="Ben Fels" w:date="2024-12-21T13:22:00Z" w16du:dateUtc="2024-12-21T12:22:00Z">
        <w:r w:rsidR="00E7589D" w:rsidRPr="006827AF">
          <w:rPr>
            <w:highlight w:val="magenta"/>
            <w:rPrChange w:id="49" w:author="Ben Fels" w:date="2024-12-21T13:23:00Z" w16du:dateUtc="2024-12-21T12:23:00Z">
              <w:rPr/>
            </w:rPrChange>
          </w:rPr>
          <w:fldChar w:fldCharType="separate"/>
        </w:r>
      </w:ins>
      <w:r w:rsidR="00E7589D" w:rsidRPr="008833CB">
        <w:rPr>
          <w:rFonts w:cs="Arial"/>
          <w:highlight w:val="magenta"/>
        </w:rPr>
        <w:t>(2017b)</w:t>
      </w:r>
      <w:ins w:id="50" w:author="Ben Fels" w:date="2024-12-21T13:22:00Z" w16du:dateUtc="2024-12-21T12:22:00Z">
        <w:r w:rsidR="00E7589D" w:rsidRPr="006827AF">
          <w:rPr>
            <w:highlight w:val="magenta"/>
            <w:rPrChange w:id="51" w:author="Ben Fels" w:date="2024-12-21T13:23:00Z" w16du:dateUtc="2024-12-21T12:23:00Z">
              <w:rPr/>
            </w:rPrChange>
          </w:rPr>
          <w:fldChar w:fldCharType="end"/>
        </w:r>
        <w:r w:rsidR="00E7589D" w:rsidRPr="005918DB">
          <w:t xml:space="preserve"> </w:t>
        </w:r>
        <w:r w:rsidR="00E7589D" w:rsidRPr="005E17A1">
          <w:rPr>
            <w:highlight w:val="yellow"/>
            <w:rPrChange w:id="5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3" w:author="Ben Fels" w:date="2024-12-21T12:41:00Z" w16du:dateUtc="2024-12-21T11:41:00Z">
        <w:r w:rsidRPr="00DD55EB">
          <w:rPr>
            <w:rFonts w:cs="Arial"/>
            <w:highlight w:val="magenta"/>
            <w:rPrChange w:id="54" w:author="Ben Fels" w:date="2024-12-22T09:02:00Z" w16du:dateUtc="2024-12-22T08:02:00Z">
              <w:rPr>
                <w:rFonts w:cs="Arial"/>
              </w:rPr>
            </w:rPrChange>
          </w:rPr>
          <w:t xml:space="preserve">Stab &amp; Gurevych </w:t>
        </w:r>
        <w:r w:rsidRPr="003A7433">
          <w:rPr>
            <w:highlight w:val="magenta"/>
            <w:rPrChange w:id="55" w:author="Ben Fels" w:date="2024-12-21T12:42:00Z" w16du:dateUtc="2024-12-21T11:42:00Z">
              <w:rPr/>
            </w:rPrChange>
          </w:rPr>
          <w:fldChar w:fldCharType="begin"/>
        </w:r>
        <w:r w:rsidRPr="00DD55EB">
          <w:rPr>
            <w:highlight w:val="magenta"/>
            <w:rPrChange w:id="56"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7" w:author="Ben Fels" w:date="2024-12-21T12:42:00Z" w16du:dateUtc="2024-12-21T11:42:00Z">
              <w:rPr/>
            </w:rPrChange>
          </w:rPr>
          <w:instrText>α</w:instrText>
        </w:r>
        <w:r w:rsidRPr="00DD55EB">
          <w:rPr>
            <w:highlight w:val="magenta"/>
            <w:rPrChange w:id="58" w:author="Ben Fels" w:date="2024-12-22T09:02:00Z" w16du:dateUtc="2024-12-22T08:02:00Z">
              <w:rPr/>
            </w:rPrChange>
          </w:rPr>
          <w:instrText xml:space="preserve">U = 0.72 for argument components and </w:instrText>
        </w:r>
        <w:r w:rsidRPr="003A7433">
          <w:rPr>
            <w:highlight w:val="magenta"/>
            <w:rPrChange w:id="59" w:author="Ben Fels" w:date="2024-12-21T12:42:00Z" w16du:dateUtc="2024-12-21T11:42:00Z">
              <w:rPr/>
            </w:rPrChange>
          </w:rPr>
          <w:instrText>α</w:instrText>
        </w:r>
        <w:r w:rsidRPr="00DD55EB">
          <w:rPr>
            <w:highlight w:val="magenta"/>
            <w:rPrChange w:id="60"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1" w:author="Ben Fels" w:date="2024-12-21T12:42:00Z" w16du:dateUtc="2024-12-21T11:42:00Z">
              <w:rPr/>
            </w:rPrChange>
          </w:rPr>
          <w:instrText>ﬁ</w:instrText>
        </w:r>
        <w:r w:rsidRPr="00DD55EB">
          <w:rPr>
            <w:highlight w:val="magenta"/>
            <w:rPrChange w:id="62"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3" w:author="Ben Fels" w:date="2024-12-21T12:42:00Z" w16du:dateUtc="2024-12-21T11:42:00Z">
              <w:rPr/>
            </w:rPrChange>
          </w:rPr>
          <w:fldChar w:fldCharType="separate"/>
        </w:r>
        <w:r w:rsidRPr="00DD55EB">
          <w:rPr>
            <w:rFonts w:cs="Arial"/>
            <w:highlight w:val="magenta"/>
            <w:rPrChange w:id="64" w:author="Ben Fels" w:date="2024-12-22T09:02:00Z" w16du:dateUtc="2024-12-22T08:02:00Z">
              <w:rPr>
                <w:rFonts w:cs="Arial"/>
              </w:rPr>
            </w:rPrChange>
          </w:rPr>
          <w:t>(2014, S. 1501)</w:t>
        </w:r>
        <w:r w:rsidRPr="003A7433">
          <w:rPr>
            <w:highlight w:val="magenta"/>
            <w:rPrChange w:id="65"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6"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7" w:author="Ben Fels" w:date="2024-12-21T13:22:00Z" w16du:dateUtc="2024-12-21T12:22:00Z">
        <w:r w:rsidRPr="005918DB">
          <w:t xml:space="preserve">Unter Argument Mining kann im Hinblick auf diverse Definitionen </w:t>
        </w:r>
        <w:r w:rsidRPr="005E17A1">
          <w:rPr>
            <w:highlight w:val="magenta"/>
            <w:rPrChange w:id="68" w:author="Ben Fels" w:date="2024-12-21T13:24:00Z" w16du:dateUtc="2024-12-21T12:24:00Z">
              <w:rPr/>
            </w:rPrChange>
          </w:rPr>
          <w:fldChar w:fldCharType="begin"/>
        </w:r>
        <w:r w:rsidRPr="005E17A1">
          <w:rPr>
            <w:highlight w:val="magenta"/>
            <w:rPrChange w:id="69"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0" w:author="Ben Fels" w:date="2024-12-21T13:24:00Z" w16du:dateUtc="2024-12-21T12:24:00Z">
              <w:rPr/>
            </w:rPrChange>
          </w:rPr>
          <w:fldChar w:fldCharType="separate"/>
        </w:r>
        <w:r w:rsidRPr="005E17A1">
          <w:rPr>
            <w:rFonts w:cs="Arial"/>
            <w:highlight w:val="magenta"/>
            <w:rPrChange w:id="71"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2" w:author="Ben Fels" w:date="2024-12-21T13:24:00Z" w16du:dateUtc="2024-12-21T12:24:00Z">
              <w:rPr/>
            </w:rPrChange>
          </w:rPr>
          <w:fldChar w:fldCharType="end"/>
        </w:r>
        <w:r w:rsidRPr="005918DB">
          <w:t xml:space="preserve"> </w:t>
        </w:r>
        <w:r w:rsidRPr="005E17A1">
          <w:rPr>
            <w:highlight w:val="yellow"/>
            <w:rPrChange w:id="73" w:author="Ben Fels" w:date="2024-12-21T13:24:00Z" w16du:dateUtc="2024-12-21T12:24:00Z">
              <w:rPr/>
            </w:rPrChange>
          </w:rPr>
          <w:t>die automatische Identifikation und Extraktion der Argumentationskomponenten</w:t>
        </w:r>
      </w:ins>
      <w:r w:rsidR="00352DD2">
        <w:rPr>
          <w:highlight w:val="yellow"/>
        </w:rPr>
        <w:t>,</w:t>
      </w:r>
      <w:ins w:id="74" w:author="Ben Fels" w:date="2024-12-21T13:22:00Z" w16du:dateUtc="2024-12-21T12:22:00Z">
        <w:r w:rsidRPr="005E17A1">
          <w:rPr>
            <w:highlight w:val="yellow"/>
            <w:rPrChange w:id="75" w:author="Ben Fels" w:date="2024-12-21T13:24:00Z" w16du:dateUtc="2024-12-21T12:24:00Z">
              <w:rPr/>
            </w:rPrChange>
          </w:rPr>
          <w:t xml:space="preserve"> und deren Beziehungen zueinander</w:t>
        </w:r>
      </w:ins>
      <w:r w:rsidR="00352DD2">
        <w:rPr>
          <w:highlight w:val="yellow"/>
        </w:rPr>
        <w:t>,</w:t>
      </w:r>
      <w:ins w:id="76" w:author="Ben Fels" w:date="2024-12-21T13:22:00Z" w16du:dateUtc="2024-12-21T12:22:00Z">
        <w:r w:rsidRPr="005E17A1">
          <w:rPr>
            <w:highlight w:val="yellow"/>
            <w:rPrChange w:id="77" w:author="Ben Fels" w:date="2024-12-21T13:24:00Z" w16du:dateUtc="2024-12-21T12:24:00Z">
              <w:rPr/>
            </w:rPrChange>
          </w:rPr>
          <w:t xml:space="preserve"> </w:t>
        </w:r>
        <w:commentRangeStart w:id="78"/>
        <w:commentRangeStart w:id="79"/>
        <w:r w:rsidRPr="005E17A1">
          <w:rPr>
            <w:highlight w:val="yellow"/>
            <w:rPrChange w:id="80" w:author="Ben Fels" w:date="2024-12-21T13:24:00Z" w16du:dateUtc="2024-12-21T12:24:00Z">
              <w:rPr/>
            </w:rPrChange>
          </w:rPr>
          <w:t xml:space="preserve">aus Texten </w:t>
        </w:r>
      </w:ins>
      <w:commentRangeEnd w:id="78"/>
      <w:ins w:id="81" w:author="Ben Fels" w:date="2024-12-21T13:27:00Z" w16du:dateUtc="2024-12-21T12:27:00Z">
        <w:r>
          <w:rPr>
            <w:rStyle w:val="Kommentarzeichen"/>
          </w:rPr>
          <w:commentReference w:id="78"/>
        </w:r>
      </w:ins>
      <w:commentRangeEnd w:id="79"/>
      <w:r>
        <w:rPr>
          <w:rStyle w:val="Kommentarzeichen"/>
        </w:rPr>
        <w:commentReference w:id="79"/>
      </w:r>
      <w:ins w:id="82" w:author="Ben Fels" w:date="2024-12-21T13:22:00Z" w16du:dateUtc="2024-12-21T12:22:00Z">
        <w:r w:rsidRPr="005E17A1">
          <w:rPr>
            <w:highlight w:val="yellow"/>
            <w:rPrChange w:id="83"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4" w:author="Ben Fels" w:date="2024-12-21T13:24:00Z" w16du:dateUtc="2024-12-21T12:24:00Z">
              <w:rPr/>
            </w:rPrChange>
          </w:rPr>
          <w:fldChar w:fldCharType="begin"/>
        </w:r>
        <w:r w:rsidRPr="005E17A1">
          <w:rPr>
            <w:highlight w:val="magenta"/>
            <w:rPrChange w:id="8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6" w:author="Ben Fels" w:date="2024-12-21T13:24:00Z" w16du:dateUtc="2024-12-21T12:24:00Z">
              <w:rPr/>
            </w:rPrChange>
          </w:rPr>
          <w:fldChar w:fldCharType="separate"/>
        </w:r>
        <w:r w:rsidRPr="005E17A1">
          <w:rPr>
            <w:rFonts w:cs="Arial"/>
            <w:highlight w:val="magenta"/>
            <w:rPrChange w:id="87" w:author="Ben Fels" w:date="2024-12-21T13:24:00Z" w16du:dateUtc="2024-12-21T12:24:00Z">
              <w:rPr>
                <w:rFonts w:cs="Arial"/>
              </w:rPr>
            </w:rPrChange>
          </w:rPr>
          <w:t>(Yeginbergen et al., 2024, S. 11687)</w:t>
        </w:r>
        <w:r w:rsidRPr="005E17A1">
          <w:rPr>
            <w:highlight w:val="magenta"/>
            <w:rPrChange w:id="88" w:author="Ben Fels" w:date="2024-12-21T13:24:00Z" w16du:dateUtc="2024-12-21T12:24:00Z">
              <w:rPr/>
            </w:rPrChange>
          </w:rPr>
          <w:fldChar w:fldCharType="end"/>
        </w:r>
      </w:ins>
      <w:ins w:id="89" w:author="Ben Fels" w:date="2024-12-21T13:24:00Z" w16du:dateUtc="2024-12-21T12:24:00Z">
        <w:r>
          <w:t xml:space="preserve">, </w:t>
        </w:r>
      </w:ins>
      <w:ins w:id="90"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1" w:author="Ben Fels" w:date="2024-12-21T13:24:00Z" w16du:dateUtc="2024-12-21T12:24:00Z">
              <w:rPr/>
            </w:rPrChange>
          </w:rPr>
          <w:fldChar w:fldCharType="begin"/>
        </w:r>
        <w:r w:rsidRPr="005E17A1">
          <w:rPr>
            <w:highlight w:val="magenta"/>
            <w:rPrChange w:id="9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3" w:author="Ben Fels" w:date="2024-12-21T13:24:00Z" w16du:dateUtc="2024-12-21T12:24:00Z">
              <w:rPr/>
            </w:rPrChange>
          </w:rPr>
          <w:fldChar w:fldCharType="separate"/>
        </w:r>
        <w:r w:rsidRPr="005E17A1">
          <w:rPr>
            <w:rFonts w:cs="Arial"/>
            <w:highlight w:val="magenta"/>
            <w:rPrChange w:id="94" w:author="Ben Fels" w:date="2024-12-21T13:24:00Z" w16du:dateUtc="2024-12-21T12:24:00Z">
              <w:rPr>
                <w:rFonts w:cs="Arial"/>
              </w:rPr>
            </w:rPrChange>
          </w:rPr>
          <w:t>(Kochmar, 2022; Lu et al., 2024, S. 2)</w:t>
        </w:r>
        <w:r w:rsidRPr="005E17A1">
          <w:rPr>
            <w:highlight w:val="magenta"/>
            <w:rPrChange w:id="95" w:author="Ben Fels" w:date="2024-12-21T13:24:00Z" w16du:dateUtc="2024-12-21T12:24:00Z">
              <w:rPr/>
            </w:rPrChange>
          </w:rPr>
          <w:fldChar w:fldCharType="end"/>
        </w:r>
        <w:r w:rsidRPr="005E17A1">
          <w:rPr>
            <w:highlight w:val="magenta"/>
            <w:rPrChange w:id="96" w:author="Ben Fels" w:date="2024-12-21T13:24:00Z" w16du:dateUtc="2024-12-21T12:24:00Z">
              <w:rPr/>
            </w:rPrChange>
          </w:rPr>
          <w:t>.</w:t>
        </w:r>
      </w:ins>
      <w:ins w:id="97" w:author="Ben Fels" w:date="2024-12-21T13:25:00Z" w16du:dateUtc="2024-12-21T12:25:00Z">
        <w:r>
          <w:t xml:space="preserve"> </w:t>
        </w:r>
        <w:r w:rsidRPr="00204D6A">
          <w:rPr>
            <w:highlight w:val="cyan"/>
            <w:rPrChange w:id="98" w:author="Ben Fels" w:date="2024-12-21T13:25:00Z" w16du:dateUtc="2024-12-21T12:25:00Z">
              <w:rPr/>
            </w:rPrChange>
          </w:rPr>
          <w:t>Hier ggf. künstliche Intelligenz definieren</w:t>
        </w:r>
      </w:ins>
    </w:p>
    <w:p w14:paraId="17CFAC5E" w14:textId="384C8453" w:rsidR="008D0035" w:rsidRDefault="00ED0E05" w:rsidP="002107BA">
      <w:pPr>
        <w:jc w:val="both"/>
        <w:rPr>
          <w:ins w:id="99" w:author="Ben Fels" w:date="2024-12-21T19:40:00Z" w16du:dateUtc="2024-12-21T18:40:00Z"/>
        </w:rPr>
      </w:pPr>
      <w:ins w:id="100"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1" w:author="Ben Fels" w:date="2024-12-21T20:19:00Z" w16du:dateUtc="2024-12-21T19:19:00Z">
        <w:r w:rsidRPr="007B766F">
          <w:rPr>
            <w:highlight w:val="green"/>
          </w:rPr>
          <w:t xml:space="preserve">. Es werden sowohl </w:t>
        </w:r>
      </w:ins>
      <w:ins w:id="102" w:author="Ben Fels" w:date="2024-12-21T13:46:00Z" w16du:dateUtc="2024-12-21T12:46:00Z">
        <w:r w:rsidRPr="007B766F">
          <w:rPr>
            <w:highlight w:val="green"/>
            <w:rPrChange w:id="103" w:author="Ben Fels" w:date="2024-12-21T13:46:00Z" w16du:dateUtc="2024-12-21T12:46:00Z">
              <w:rPr>
                <w:lang w:val="en-US"/>
              </w:rPr>
            </w:rPrChange>
          </w:rPr>
          <w:t>zwei</w:t>
        </w:r>
      </w:ins>
      <w:ins w:id="104"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5" w:author="Ben Fels" w:date="2024-12-21T13:49:00Z" w16du:dateUtc="2024-12-21T12:49:00Z">
        <w:r>
          <w:fldChar w:fldCharType="separate"/>
        </w:r>
      </w:ins>
      <w:r w:rsidRPr="008B22DB">
        <w:rPr>
          <w:rFonts w:cs="Arial"/>
          <w:highlight w:val="magenta"/>
        </w:rPr>
        <w:t>(Cabrio &amp; Villata, 2018, S. 5428; Yeginbergen et al., 2024, S. 11687)</w:t>
      </w:r>
      <w:ins w:id="106" w:author="Ben Fels" w:date="2024-12-21T13:49:00Z" w16du:dateUtc="2024-12-21T12:49:00Z">
        <w:r>
          <w:fldChar w:fldCharType="end"/>
        </w:r>
      </w:ins>
      <w:del w:id="107"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8" w:author="Ben Fels" w:date="2024-12-21T20:19:00Z" w16du:dateUtc="2024-12-21T19:19:00Z">
        <w:r>
          <w:t xml:space="preserve"> a</w:t>
        </w:r>
        <w:r w:rsidRPr="007B766F">
          <w:rPr>
            <w:highlight w:val="green"/>
          </w:rPr>
          <w:t xml:space="preserve">ls auch </w:t>
        </w:r>
      </w:ins>
      <w:ins w:id="109" w:author="Ben Fels" w:date="2024-12-21T13:47:00Z" w16du:dateUtc="2024-12-21T12:47:00Z">
        <w:r w:rsidRPr="007B766F">
          <w:rPr>
            <w:highlight w:val="green"/>
          </w:rPr>
          <w:t>drei</w:t>
        </w:r>
        <w:r w:rsidRPr="00FF68C4">
          <w:t xml:space="preserve"> </w:t>
        </w:r>
      </w:ins>
      <w:ins w:id="110" w:author="Ben Fels" w:date="2024-12-21T13:49:00Z" w16du:dateUtc="2024-12-21T12:49:00Z">
        <w:r w:rsidRPr="00877DAF">
          <w:rPr>
            <w:highlight w:val="magenta"/>
            <w:rPrChange w:id="111"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2" w:author="Ben Fels" w:date="2024-12-21T13:49:00Z" w16du:dateUtc="2024-12-21T12:49:00Z">
        <w:r w:rsidRPr="00877DAF">
          <w:rPr>
            <w:highlight w:val="magenta"/>
            <w:rPrChange w:id="113"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4" w:author="Ben Fels" w:date="2024-12-21T13:49:00Z" w16du:dateUtc="2024-12-21T12:49:00Z">
        <w:r w:rsidRPr="00877DAF">
          <w:rPr>
            <w:highlight w:val="magenta"/>
            <w:rPrChange w:id="115" w:author="Ben Fels" w:date="2024-12-21T18:36:00Z" w16du:dateUtc="2024-12-21T17:36:00Z">
              <w:rPr/>
            </w:rPrChange>
          </w:rPr>
          <w:fldChar w:fldCharType="end"/>
        </w:r>
        <w:r w:rsidRPr="00FF68C4">
          <w:t xml:space="preserve"> </w:t>
        </w:r>
      </w:ins>
      <w:ins w:id="116" w:author="Ben Fels" w:date="2024-12-21T13:47:00Z" w16du:dateUtc="2024-12-21T12:47:00Z">
        <w:r w:rsidRPr="007B766F">
          <w:rPr>
            <w:highlight w:val="green"/>
          </w:rPr>
          <w:t>Teilaufgaben benannt.</w:t>
        </w:r>
      </w:ins>
      <w:r w:rsidRPr="007B766F">
        <w:rPr>
          <w:highlight w:val="green"/>
        </w:rPr>
        <w:t xml:space="preserve"> </w:t>
      </w:r>
      <w:ins w:id="117" w:author="Ben Fels" w:date="2024-12-21T13:47:00Z" w16du:dateUtc="2024-12-21T12:47:00Z">
        <w:r w:rsidRPr="007B766F">
          <w:rPr>
            <w:highlight w:val="green"/>
          </w:rPr>
          <w:t xml:space="preserve">Inhaltlich </w:t>
        </w:r>
        <w:r w:rsidRPr="007B766F">
          <w:rPr>
            <w:highlight w:val="green"/>
          </w:rPr>
          <w:lastRenderedPageBreak/>
          <w:t>sind sich die Teilaufgaben sehr ähnlich und werden je nach Vorgehensweise zusammengefasst</w:t>
        </w:r>
      </w:ins>
      <w:r w:rsidRPr="007B766F">
        <w:rPr>
          <w:highlight w:val="green"/>
        </w:rPr>
        <w:t>.</w:t>
      </w:r>
      <w:r>
        <w:t xml:space="preserve"> </w:t>
      </w:r>
      <w:ins w:id="118" w:author="Ben Fels" w:date="2024-12-21T13:40:00Z" w16du:dateUtc="2024-12-21T12:40:00Z">
        <w:r w:rsidRPr="008C679F">
          <w:rPr>
            <w:highlight w:val="green"/>
            <w:rPrChange w:id="119" w:author="Ben Fels" w:date="2024-12-21T14:12:00Z" w16du:dateUtc="2024-12-21T13:12:00Z">
              <w:rPr/>
            </w:rPrChange>
          </w:rPr>
          <w:t xml:space="preserve">Für diese Untersuchung wird die folgende </w:t>
        </w:r>
      </w:ins>
      <w:ins w:id="120" w:author="Ben Fels" w:date="2024-12-21T13:51:00Z" w16du:dateUtc="2024-12-21T12:51:00Z">
        <w:r w:rsidRPr="008C679F">
          <w:rPr>
            <w:highlight w:val="green"/>
            <w:rPrChange w:id="121" w:author="Ben Fels" w:date="2024-12-21T14:12:00Z" w16du:dateUtc="2024-12-21T13:12:00Z">
              <w:rPr/>
            </w:rPrChange>
          </w:rPr>
          <w:t xml:space="preserve">dreiteilige Gliederung der </w:t>
        </w:r>
      </w:ins>
      <w:ins w:id="122" w:author="Ben Fels" w:date="2024-12-21T13:34:00Z" w16du:dateUtc="2024-12-21T12:34:00Z">
        <w:r w:rsidRPr="008C679F">
          <w:rPr>
            <w:highlight w:val="green"/>
            <w:rPrChange w:id="123" w:author="Ben Fels" w:date="2024-12-21T14:12:00Z" w16du:dateUtc="2024-12-21T13:12:00Z">
              <w:rPr/>
            </w:rPrChange>
          </w:rPr>
          <w:t xml:space="preserve">Teilaufgaben </w:t>
        </w:r>
      </w:ins>
      <w:ins w:id="124" w:author="Ben Fels" w:date="2024-12-21T13:41:00Z" w16du:dateUtc="2024-12-21T12:41:00Z">
        <w:r w:rsidRPr="008C679F">
          <w:rPr>
            <w:highlight w:val="green"/>
            <w:rPrChange w:id="125" w:author="Ben Fels" w:date="2024-12-21T14:12:00Z" w16du:dateUtc="2024-12-21T13:12:00Z">
              <w:rPr/>
            </w:rPrChange>
          </w:rPr>
          <w:t>herangezogen</w:t>
        </w:r>
      </w:ins>
      <w:ins w:id="126" w:author="Ben Fels" w:date="2024-12-21T13:34:00Z" w16du:dateUtc="2024-12-21T12:34:00Z">
        <w:r w:rsidRPr="008C679F">
          <w:rPr>
            <w:highlight w:val="green"/>
            <w:rPrChange w:id="127" w:author="Ben Fels" w:date="2024-12-21T14:12:00Z" w16du:dateUtc="2024-12-21T13:12:00Z">
              <w:rPr/>
            </w:rPrChange>
          </w:rPr>
          <w:t xml:space="preserve">. </w:t>
        </w:r>
        <w:r w:rsidRPr="006C75BC">
          <w:rPr>
            <w:highlight w:val="yellow"/>
            <w:rPrChange w:id="128"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29" w:author="Ben Fels" w:date="2024-12-21T13:34:00Z" w16du:dateUtc="2024-12-21T12:34:00Z">
        <w:r w:rsidRPr="006C75BC">
          <w:rPr>
            <w:highlight w:val="yellow"/>
            <w:rPrChange w:id="130" w:author="Ben Fels" w:date="2024-12-21T14:12:00Z" w16du:dateUtc="2024-12-21T13:12:00Z">
              <w:rPr/>
            </w:rPrChange>
          </w:rPr>
          <w:t>identifizier</w:t>
        </w:r>
        <w:r w:rsidRPr="006C75BC">
          <w:rPr>
            <w:highlight w:val="yellow"/>
          </w:rPr>
          <w:t>t.</w:t>
        </w:r>
      </w:ins>
      <w:r>
        <w:t xml:space="preserve"> </w:t>
      </w:r>
      <w:ins w:id="131"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2" w:author="Ben Fels" w:date="2024-12-21T13:46:00Z" w16du:dateUtc="2024-12-21T12:46:00Z">
        <w:r>
          <w:t>.</w:t>
        </w:r>
      </w:ins>
      <w:ins w:id="133" w:author="Ben Fels" w:date="2024-12-21T14:01:00Z" w16du:dateUtc="2024-12-21T13:01:00Z">
        <w:r>
          <w:t xml:space="preserve"> </w:t>
        </w:r>
      </w:ins>
      <w:ins w:id="134"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35"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6" w:author="Ben Fels" w:date="2024-12-21T12:41:00Z" w16du:dateUtc="2024-12-21T11:41:00Z">
        <w:r w:rsidR="004A6C35" w:rsidRPr="00232C87">
          <w:rPr>
            <w:highlight w:val="magenta"/>
            <w:rPrChange w:id="137"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8" w:author="Ben Fels" w:date="2024-12-21T12:41:00Z" w16du:dateUtc="2024-12-21T11:41:00Z">
        <w:r w:rsidR="004A6C35" w:rsidRPr="00232C87">
          <w:rPr>
            <w:highlight w:val="magenta"/>
            <w:rPrChange w:id="139"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0"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1"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2"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3" w:author="Ben Fels" w:date="2024-12-21T11:56:00Z" w16du:dateUtc="2024-12-21T10:56:00Z">
        <w:r w:rsidR="00FD0649" w:rsidRPr="00165108">
          <w:rPr>
            <w:highlight w:val="magenta"/>
          </w:rPr>
          <w:fldChar w:fldCharType="end"/>
        </w:r>
      </w:ins>
      <w:r w:rsidR="00FD0649" w:rsidRPr="003D07F3">
        <w:rPr>
          <w:lang w:val="en-US"/>
        </w:rPr>
        <w:t xml:space="preserve"> </w:t>
      </w:r>
      <w:r w:rsidR="00FD0649" w:rsidRPr="00CB5FA5">
        <w:rPr>
          <w:highlight w:val="green"/>
          <w:lang w:val="en-US"/>
        </w:rPr>
        <w:t xml:space="preserve">werden dabei </w:t>
      </w:r>
      <w:ins w:id="144" w:author="Ben Fels" w:date="2024-12-21T11:56:00Z" w16du:dateUtc="2024-12-21T10:56:00Z">
        <w:r w:rsidR="00FD0649" w:rsidRPr="00CB5FA5">
          <w:rPr>
            <w:highlight w:val="green"/>
            <w:lang w:val="en-US"/>
          </w:rPr>
          <w:t>syntaktische und positionsbezogene Merkmale am häufigsten verwende</w:t>
        </w:r>
        <w:r w:rsidR="00FD0649" w:rsidRPr="003D07F3">
          <w:rPr>
            <w:lang w:val="en-US"/>
          </w:rPr>
          <w:t>t</w:t>
        </w:r>
      </w:ins>
      <w:r w:rsidR="00FD0649" w:rsidRPr="003D07F3">
        <w:rPr>
          <w:lang w:val="en-US"/>
        </w:rPr>
        <w:t>.</w:t>
      </w:r>
      <w:r w:rsidR="00572ED6" w:rsidRPr="003D07F3">
        <w:rPr>
          <w:lang w:val="en-US"/>
        </w:rPr>
        <w:t xml:space="preserve"> </w:t>
      </w:r>
      <w:ins w:id="145" w:author="Ben Fels" w:date="2024-12-21T13:56:00Z" w16du:dateUtc="2024-12-21T12:56:00Z">
        <w:r w:rsidRPr="000A16D0">
          <w:t xml:space="preserve">Neuere Argument Mining Ansätze betrachten die </w:t>
        </w:r>
      </w:ins>
      <w:r w:rsidRPr="000A16D0">
        <w:t xml:space="preserve">Extraktion der Argumente </w:t>
      </w:r>
      <w:ins w:id="146" w:author="Ben Fels" w:date="2024-12-21T13:56:00Z" w16du:dateUtc="2024-12-21T12:56:00Z">
        <w:r w:rsidRPr="000A16D0">
          <w:t>als</w:t>
        </w:r>
      </w:ins>
      <w:ins w:id="147" w:author="Ben Fels" w:date="2024-12-21T13:57:00Z" w16du:dateUtc="2024-12-21T12:57:00Z">
        <w:r w:rsidRPr="000A16D0">
          <w:t xml:space="preserve"> eine Sequenzetikettierungsaufgabe</w:t>
        </w:r>
      </w:ins>
      <w:ins w:id="148" w:author="Ben Fels" w:date="2024-12-21T13:56:00Z" w16du:dateUtc="2024-12-21T12:56:00Z">
        <w:r w:rsidRPr="000A16D0">
          <w:t xml:space="preserve"> </w:t>
        </w:r>
      </w:ins>
      <w:ins w:id="149" w:author="Ben Fels" w:date="2024-12-21T13:57:00Z" w16du:dateUtc="2024-12-21T12:57:00Z">
        <w:r w:rsidRPr="000A16D0">
          <w:t>(</w:t>
        </w:r>
      </w:ins>
      <w:r w:rsidR="00F975F7">
        <w:t xml:space="preserve">engl. </w:t>
      </w:r>
      <w:ins w:id="150" w:author="Ben Fels" w:date="2024-12-21T12:15:00Z" w16du:dateUtc="2024-12-21T11:15:00Z">
        <w:r w:rsidRPr="000A16D0">
          <w:rPr>
            <w:highlight w:val="darkGray"/>
          </w:rPr>
          <w:t>sequence labeling task</w:t>
        </w:r>
      </w:ins>
      <w:ins w:id="151" w:author="Ben Fels" w:date="2024-12-21T13:57:00Z" w16du:dateUtc="2024-12-21T12:57:00Z">
        <w:r w:rsidRPr="000A16D0">
          <w:t>)</w:t>
        </w:r>
      </w:ins>
      <w:r>
        <w:t>,</w:t>
      </w:r>
      <w:r w:rsidRPr="00C07F2A">
        <w:t xml:space="preserve"> </w:t>
      </w:r>
      <w:r>
        <w:t xml:space="preserve">vergleichbar mit der Named Entity Recognition </w:t>
      </w:r>
      <w:ins w:id="152"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3"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4"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5"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6"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7" w:author="Ben Fels" w:date="2024-12-21T14:02:00Z" w16du:dateUtc="2024-12-21T13:02:00Z">
            <w:rPr/>
          </w:rPrChange>
        </w:rPr>
        <w:fldChar w:fldCharType="begin"/>
      </w:r>
      <w:r w:rsidR="00EF7616" w:rsidRPr="00E92839">
        <w:rPr>
          <w:highlight w:val="magenta"/>
          <w:rPrChange w:id="158"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9" w:author="Ben Fels" w:date="2024-12-21T14:02:00Z" w16du:dateUtc="2024-12-21T13:02:00Z">
            <w:rPr/>
          </w:rPrChange>
        </w:rPr>
        <w:fldChar w:fldCharType="separate"/>
      </w:r>
      <w:r w:rsidR="00EF7616" w:rsidRPr="00E92839">
        <w:rPr>
          <w:rFonts w:cs="Arial"/>
          <w:highlight w:val="magenta"/>
          <w:rPrChange w:id="160" w:author="Ben Fels" w:date="2024-12-21T14:02:00Z" w16du:dateUtc="2024-12-21T13:02:00Z">
            <w:rPr>
              <w:rFonts w:cs="Arial"/>
            </w:rPr>
          </w:rPrChange>
        </w:rPr>
        <w:t>(2017b)</w:t>
      </w:r>
      <w:r w:rsidR="00EF7616" w:rsidRPr="00E92839">
        <w:rPr>
          <w:highlight w:val="magenta"/>
          <w:rPrChange w:id="161" w:author="Ben Fels" w:date="2024-12-21T14:02:00Z" w16du:dateUtc="2024-12-21T13:02:00Z">
            <w:rPr/>
          </w:rPrChange>
        </w:rPr>
        <w:fldChar w:fldCharType="end"/>
      </w:r>
      <w:ins w:id="162"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3" w:author="Ben Fels" w:date="2024-12-21T12:41:00Z" w16du:dateUtc="2024-12-21T11:41:00Z">
        <w:r w:rsidRPr="00503748">
          <w:rPr>
            <w:highlight w:val="green"/>
          </w:rPr>
          <w:t>Große Sprachmodelle</w:t>
        </w:r>
        <w:r w:rsidRPr="00245094">
          <w:t xml:space="preserve"> (</w:t>
        </w:r>
        <w:r w:rsidRPr="00981E1A">
          <w:rPr>
            <w:highlight w:val="red"/>
            <w:rPrChange w:id="164"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5" w:author="Ben Fels" w:date="2024-12-21T12:43:00Z" w16du:dateUtc="2024-12-21T11:43:00Z">
              <w:rPr/>
            </w:rPrChange>
          </w:rPr>
          <w:t>Natural Language Processing (NLP</w:t>
        </w:r>
        <w:r w:rsidRPr="00245094">
          <w:t xml:space="preserve">) </w:t>
        </w:r>
        <w:r w:rsidRPr="00E70EC4">
          <w:t>Aufgaben</w:t>
        </w:r>
        <w:r w:rsidRPr="00232C87">
          <w:rPr>
            <w:highlight w:val="magenta"/>
            <w:rPrChange w:id="166" w:author="Ben Fels" w:date="2024-12-21T12:42:00Z" w16du:dateUtc="2024-12-21T11:42:00Z">
              <w:rPr/>
            </w:rPrChange>
          </w:rPr>
          <w:t xml:space="preserve"> </w:t>
        </w:r>
        <w:r w:rsidRPr="00232C87">
          <w:rPr>
            <w:highlight w:val="magenta"/>
            <w:rPrChange w:id="167" w:author="Ben Fels" w:date="2024-12-21T12:42:00Z" w16du:dateUtc="2024-12-21T11:42:00Z">
              <w:rPr/>
            </w:rPrChange>
          </w:rPr>
          <w:fldChar w:fldCharType="begin"/>
        </w:r>
        <w:r w:rsidRPr="00232C87">
          <w:rPr>
            <w:highlight w:val="magenta"/>
            <w:rPrChange w:id="168"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9" w:author="Ben Fels" w:date="2024-12-21T12:42:00Z" w16du:dateUtc="2024-12-21T11:42:00Z">
              <w:rPr/>
            </w:rPrChange>
          </w:rPr>
          <w:fldChar w:fldCharType="separate"/>
        </w:r>
        <w:r w:rsidRPr="00232C87">
          <w:rPr>
            <w:rFonts w:cs="Arial"/>
            <w:highlight w:val="magenta"/>
            <w:rPrChange w:id="170" w:author="Ben Fels" w:date="2024-12-21T12:42:00Z" w16du:dateUtc="2024-12-21T11:42:00Z">
              <w:rPr>
                <w:rFonts w:cs="Arial"/>
              </w:rPr>
            </w:rPrChange>
          </w:rPr>
          <w:t>(Ozdemir, 2024, S. 46; Patil &amp; Gudivada, 2024, S. 1)</w:t>
        </w:r>
        <w:r w:rsidRPr="00232C87">
          <w:rPr>
            <w:highlight w:val="magenta"/>
            <w:rPrChange w:id="171"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2" w:author="Ben Fels" w:date="2024-12-21T12:41:00Z" w16du:dateUtc="2024-12-21T11:41:00Z">
        <w:r w:rsidRPr="00245094">
          <w:t xml:space="preserve"> </w:t>
        </w:r>
        <w:r w:rsidRPr="00232C87">
          <w:rPr>
            <w:highlight w:val="magenta"/>
            <w:rPrChange w:id="173"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4" w:author="Ben Fels" w:date="2024-12-21T12:41:00Z" w16du:dateUtc="2024-12-21T11:41:00Z">
        <w:r w:rsidRPr="00232C87">
          <w:rPr>
            <w:highlight w:val="magenta"/>
            <w:rPrChange w:id="175" w:author="Ben Fels" w:date="2024-12-21T12:42:00Z" w16du:dateUtc="2024-12-21T11:42:00Z">
              <w:rPr/>
            </w:rPrChange>
          </w:rPr>
          <w:fldChar w:fldCharType="separate"/>
        </w:r>
      </w:ins>
      <w:r w:rsidR="005B43CE" w:rsidRPr="005B43CE">
        <w:rPr>
          <w:rFonts w:cs="Arial"/>
          <w:highlight w:val="magenta"/>
        </w:rPr>
        <w:t>(Han et al., 2024, S. 5; Kochmar, 2022)</w:t>
      </w:r>
      <w:ins w:id="176" w:author="Ben Fels" w:date="2024-12-21T12:41:00Z" w16du:dateUtc="2024-12-21T11:41:00Z">
        <w:r w:rsidRPr="00232C87">
          <w:rPr>
            <w:highlight w:val="magenta"/>
            <w:rPrChange w:id="177" w:author="Ben Fels" w:date="2024-12-21T12:42:00Z" w16du:dateUtc="2024-12-21T11:42:00Z">
              <w:rPr/>
            </w:rPrChange>
          </w:rPr>
          <w:fldChar w:fldCharType="end"/>
        </w:r>
        <w:r w:rsidRPr="00245094">
          <w:t>.</w:t>
        </w:r>
      </w:ins>
      <w:r w:rsidR="00992989">
        <w:t xml:space="preserve"> </w:t>
      </w:r>
      <w:ins w:id="178"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9" w:author="Ben Fels" w:date="2024-12-21T11:55:00Z" w16du:dateUtc="2024-12-21T10:55:00Z">
        <w:r w:rsidR="00D70BE7" w:rsidRPr="00E70EC4">
          <w:rPr>
            <w:highlight w:val="green"/>
          </w:rPr>
          <w:t>Modelle</w:t>
        </w:r>
      </w:ins>
      <w:r w:rsidR="00D70BE7" w:rsidRPr="00E70EC4">
        <w:rPr>
          <w:highlight w:val="green"/>
        </w:rPr>
        <w:t xml:space="preserve"> verstanden werden</w:t>
      </w:r>
      <w:ins w:id="180"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1"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2"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3"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4" w:author="Ben Fels" w:date="2024-12-21T11:55:00Z" w16du:dateUtc="2024-12-21T10:55:00Z">
        <w:r w:rsidR="00D70BE7" w:rsidRPr="00EB1D29">
          <w:rPr>
            <w:highlight w:val="green"/>
          </w:rPr>
          <w:t>roße</w:t>
        </w:r>
      </w:ins>
      <w:r w:rsidR="006B7350" w:rsidRPr="00EB1D29">
        <w:rPr>
          <w:highlight w:val="green"/>
        </w:rPr>
        <w:t>s</w:t>
      </w:r>
      <w:ins w:id="185"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6"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7"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8" w:author="Ben Fels" w:date="2024-12-21T12:41:00Z" w16du:dateUtc="2024-12-21T11:41:00Z">
        <w:r w:rsidRPr="00245094">
          <w:t>.</w:t>
        </w:r>
      </w:ins>
      <w:r w:rsidR="00AC7C5A">
        <w:t xml:space="preserve"> </w:t>
      </w:r>
      <w:r w:rsidR="0007031B">
        <w:rPr>
          <w:rFonts w:cs="Arial"/>
          <w:highlight w:val="magenta"/>
        </w:rPr>
        <w:t xml:space="preserve">Patil &amp; </w:t>
      </w:r>
      <w:ins w:id="189"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0"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1" w:author="Ben Fels" w:date="2024-12-21T11:58:00Z" w16du:dateUtc="2024-12-21T10:58:00Z">
        <w:r w:rsidR="0007031B">
          <w:rPr>
            <w:rFonts w:cs="Arial"/>
          </w:rPr>
          <w:t xml:space="preserve">LLMs: </w:t>
        </w:r>
      </w:ins>
      <w:r w:rsidR="0007031B" w:rsidRPr="00BB0481">
        <w:rPr>
          <w:rFonts w:cs="Arial"/>
          <w:highlight w:val="yellow"/>
        </w:rPr>
        <w:t>P</w:t>
      </w:r>
      <w:ins w:id="192"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93" w:author="Ben Fels" w:date="2024-12-21T11:58:00Z" w16du:dateUtc="2024-12-21T10:58:00Z">
        <w:r w:rsidR="0007031B" w:rsidRPr="00BB0481">
          <w:rPr>
            <w:rFonts w:cs="Arial"/>
            <w:highlight w:val="yellow"/>
          </w:rPr>
          <w:t>raining</w:t>
        </w:r>
      </w:ins>
      <w:r w:rsidR="0007031B" w:rsidRPr="00BB0481">
        <w:rPr>
          <w:rFonts w:cs="Arial"/>
          <w:highlight w:val="yellow"/>
        </w:rPr>
        <w:t>, T</w:t>
      </w:r>
      <w:ins w:id="194" w:author="Ben Fels" w:date="2024-12-21T11:58:00Z" w16du:dateUtc="2024-12-21T10:58:00Z">
        <w:r w:rsidR="0007031B" w:rsidRPr="00BB0481">
          <w:rPr>
            <w:rFonts w:cs="Arial"/>
            <w:highlight w:val="yellow"/>
          </w:rPr>
          <w:t>ransfer</w:t>
        </w:r>
      </w:ins>
      <w:r w:rsidR="0007031B" w:rsidRPr="00BB0481">
        <w:rPr>
          <w:rFonts w:cs="Arial"/>
          <w:highlight w:val="yellow"/>
        </w:rPr>
        <w:t>-L</w:t>
      </w:r>
      <w:ins w:id="195"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r w:rsidR="0007031B" w:rsidRPr="00BB0481">
        <w:rPr>
          <w:rFonts w:cs="Arial"/>
          <w:highlight w:val="yellow"/>
        </w:rPr>
        <w:lastRenderedPageBreak/>
        <w:t>Context-Learning</w:t>
      </w:r>
      <w:ins w:id="196"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7"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8"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9"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0"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0"/>
      <w:r w:rsidR="00DC0617">
        <w:t xml:space="preserve"> </w:t>
      </w:r>
      <w:r w:rsidRPr="00F91CF2">
        <w:rPr>
          <w:highlight w:val="green"/>
        </w:rPr>
        <w:t xml:space="preserve">Die Anpassung eines bereits vortrainierten LLMs mittels Fine-Tuning für die eigene Anwendung ist hingegen </w:t>
      </w:r>
      <w:r w:rsidR="007250D5">
        <w:t xml:space="preserve">nach </w:t>
      </w:r>
      <w:ins w:id="201" w:author="Ben Fels" w:date="2024-12-21T11:57:00Z" w16du:dateUtc="2024-12-21T10:57:00Z">
        <w:r w:rsidR="007250D5" w:rsidRPr="00D66BEB">
          <w:rPr>
            <w:rFonts w:cs="Arial"/>
            <w:highlight w:val="magenta"/>
          </w:rPr>
          <w:t>Patil &amp; Gudivada</w:t>
        </w:r>
      </w:ins>
      <w:r w:rsidR="007250D5">
        <w:t xml:space="preserve"> </w:t>
      </w:r>
      <w:ins w:id="202"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3"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4"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lastRenderedPageBreak/>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5"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6"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7" w:author="Ben Fels" w:date="2024-12-21T12:44:00Z" w16du:dateUtc="2024-12-21T11:44:00Z">
              <w:rPr/>
            </w:rPrChange>
          </w:rPr>
          <w:fldChar w:fldCharType="begin"/>
        </w:r>
        <w:r w:rsidRPr="006E7B3E">
          <w:rPr>
            <w:highlight w:val="magenta"/>
            <w:rPrChange w:id="208"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9"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0" w:author="Ben Fels" w:date="2024-12-21T12:44:00Z" w16du:dateUtc="2024-12-21T11:44:00Z">
              <w:rPr/>
            </w:rPrChange>
          </w:rPr>
          <w:fldChar w:fldCharType="separate"/>
        </w:r>
        <w:r w:rsidRPr="003D07F3">
          <w:rPr>
            <w:rFonts w:cs="Arial"/>
            <w:highlight w:val="magenta"/>
            <w:rPrChange w:id="211" w:author="Ben Fels" w:date="2024-12-21T12:44:00Z" w16du:dateUtc="2024-12-21T11:44:00Z">
              <w:rPr>
                <w:rFonts w:cs="Arial"/>
              </w:rPr>
            </w:rPrChange>
          </w:rPr>
          <w:t>(Brown et al., 2020, S. 6; Patil &amp; Gudivada, 2024, S. 18)</w:t>
        </w:r>
        <w:r w:rsidRPr="006E7B3E">
          <w:rPr>
            <w:highlight w:val="magenta"/>
            <w:rPrChange w:id="212"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3" w:author="Ben Fels" w:date="2024-12-22T18:00:00Z" w16du:dateUtc="2024-12-22T17:00:00Z">
        <w:r w:rsidRPr="006B77C0" w:rsidDel="00176B77">
          <w:rPr>
            <w:highlight w:val="green"/>
            <w:rPrChange w:id="214"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5"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6"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7"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133E8738" w:rsidR="0006481C" w:rsidRPr="00A66707" w:rsidRDefault="007E4F38" w:rsidP="0006481C">
      <w:pPr>
        <w:jc w:val="both"/>
        <w:rPr>
          <w:ins w:id="218"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19"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lastRenderedPageBreak/>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9"/>
      <w:r w:rsidR="00CC364F" w:rsidRPr="00451302">
        <w:rPr>
          <w:rFonts w:cs="Arial"/>
          <w:highlight w:val="green"/>
        </w:rPr>
        <w:t xml:space="preserve"> </w:t>
      </w:r>
      <w:ins w:id="220" w:author="Ben Fels" w:date="2024-12-21T12:01:00Z" w16du:dateUtc="2024-12-21T11:01:00Z">
        <w:del w:id="221"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2"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Cabessa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3" w:author="Ben Fels" w:date="2024-12-21T12:44:00Z" w16du:dateUtc="2024-12-21T11:44:00Z">
        <w:r w:rsidR="00F06D66" w:rsidRPr="00C429C1">
          <w:t>die sich explizit auf deren Anwendung für Argument Mining und die Rolle von Eingabeaufforderungen fokussier</w:t>
        </w:r>
      </w:ins>
      <w:r w:rsidR="00B43E92">
        <w:t>en</w:t>
      </w:r>
      <w:ins w:id="224"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r w:rsidR="00350CEF" w:rsidRPr="00C429C1">
        <w:rPr>
          <w:highlight w:val="magenta"/>
        </w:rPr>
        <w:t xml:space="preserve">Cabessa et al. </w:t>
      </w:r>
      <w:r w:rsidR="00350CEF" w:rsidRPr="00C429C1">
        <w:rPr>
          <w:highlight w:val="magenta"/>
        </w:rPr>
        <w:fldChar w:fldCharType="begin"/>
      </w:r>
      <w:r w:rsidR="00350CEF"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25"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26" w:author="Ben Fels" w:date="2024-12-21T12:44:00Z" w16du:dateUtc="2024-12-21T11:44:00Z">
        <w:r w:rsidR="0006481C" w:rsidRPr="00C429C1">
          <w:t>.</w:t>
        </w:r>
      </w:ins>
      <w:r w:rsidR="002174AB">
        <w:t xml:space="preserve"> </w:t>
      </w:r>
      <w:r w:rsidR="00094F7E">
        <w:rPr>
          <w:highlight w:val="green"/>
        </w:rPr>
        <w:t xml:space="preserve">Sie </w:t>
      </w:r>
      <w:moveToRangeStart w:id="227" w:author="Ben Fels" w:date="2024-12-21T11:51:00Z" w:name="move185674280"/>
      <w:ins w:id="228"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29" w:author="Ben Fels" w:date="2024-12-21T12:46:00Z" w16du:dateUtc="2024-12-21T11:46:00Z">
        <w:r w:rsidR="0006481C" w:rsidRPr="00AA07FF">
          <w:rPr>
            <w:highlight w:val="green"/>
          </w:rPr>
          <w:t xml:space="preserve">im Kontext des Argument Minings zu erforschen. Der Fokus liegt dabei auf der Anwendung von </w:t>
        </w:r>
      </w:ins>
      <w:r w:rsidR="00021972">
        <w:rPr>
          <w:highlight w:val="green"/>
        </w:rPr>
        <w:t xml:space="preserve">Techniken des </w:t>
      </w:r>
      <w:ins w:id="230" w:author="Ben Fels" w:date="2024-12-21T12:46:00Z" w16du:dateUtc="2024-12-21T11:46:00Z">
        <w:r w:rsidR="0006481C" w:rsidRPr="00AA07FF">
          <w:rPr>
            <w:iCs/>
            <w:highlight w:val="green"/>
          </w:rPr>
          <w:t>Prompt Engineering</w:t>
        </w:r>
      </w:ins>
      <w:r w:rsidR="00BB112E">
        <w:rPr>
          <w:iCs/>
          <w:highlight w:val="green"/>
        </w:rPr>
        <w:t>s</w:t>
      </w:r>
      <w:ins w:id="231"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2"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3" w:author="Ben Fels" w:date="2024-12-21T12:46:00Z" w16du:dateUtc="2024-12-21T11:46:00Z">
        <w:r w:rsidR="0006481C" w:rsidRPr="00A66707">
          <w:t xml:space="preserve">: </w:t>
        </w:r>
        <w:r w:rsidR="0006481C" w:rsidRPr="003A5172">
          <w:rPr>
            <w:highlight w:val="yellow"/>
            <w:rPrChange w:id="234" w:author="Ben Fels" w:date="2024-12-21T12:47:00Z" w16du:dateUtc="2024-12-21T11:47:00Z">
              <w:rPr/>
            </w:rPrChange>
          </w:rPr>
          <w:t>Wie beeinflusst der Einsatz von Prompt Engineering</w:t>
        </w:r>
        <w:commentRangeStart w:id="235"/>
        <w:r w:rsidR="0006481C" w:rsidRPr="003A5172">
          <w:rPr>
            <w:highlight w:val="yellow"/>
            <w:rPrChange w:id="236" w:author="Ben Fels" w:date="2024-12-21T12:47:00Z" w16du:dateUtc="2024-12-21T11:47:00Z">
              <w:rPr/>
            </w:rPrChange>
          </w:rPr>
          <w:t xml:space="preserve"> Techniken </w:t>
        </w:r>
      </w:ins>
      <w:commentRangeEnd w:id="235"/>
      <w:r w:rsidR="00E97548">
        <w:rPr>
          <w:rStyle w:val="Kommentarzeichen"/>
        </w:rPr>
        <w:commentReference w:id="235"/>
      </w:r>
      <w:ins w:id="237" w:author="Ben Fels" w:date="2024-12-21T12:46:00Z" w16du:dateUtc="2024-12-21T11:46:00Z">
        <w:r w:rsidR="0006481C" w:rsidRPr="003A5172">
          <w:rPr>
            <w:highlight w:val="yellow"/>
            <w:rPrChange w:id="23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239" w:author="Ben Fels" w:date="2024-12-21T11:51:00Z" w16du:dateUtc="2024-12-21T10:51:00Z"/>
          <w:del w:id="240" w:author="Ben Fels" w:date="2024-12-21T12:47:00Z" w16du:dateUtc="2024-12-21T11:47:00Z"/>
        </w:rPr>
      </w:pPr>
    </w:p>
    <w:p w14:paraId="5399FAAF" w14:textId="77777777" w:rsidR="0006481C" w:rsidDel="0084052A" w:rsidRDefault="0006481C" w:rsidP="0006481C">
      <w:pPr>
        <w:jc w:val="both"/>
        <w:rPr>
          <w:ins w:id="241" w:author="Ben Fels" w:date="2024-12-21T11:51:00Z" w16du:dateUtc="2024-12-21T10:51:00Z"/>
          <w:del w:id="242" w:author="Ben Fels" w:date="2024-12-21T12:46:00Z" w16du:dateUtc="2024-12-21T11:46:00Z"/>
        </w:rPr>
      </w:pPr>
      <w:ins w:id="243" w:author="Ben Fels" w:date="2024-12-21T11:51:00Z" w16du:dateUtc="2024-12-21T10:51:00Z">
        <w:del w:id="24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45" w:author="Ben Fels" w:date="2024-12-21T12:46:00Z" w16du:dateUtc="2024-12-21T11:46:00Z"/>
        </w:rPr>
      </w:pPr>
      <w:moveToRangeStart w:id="246" w:author="Ben Fels" w:date="2024-12-21T11:52:00Z" w:name="move185674394"/>
      <w:moveToRangeEnd w:id="227"/>
      <w:ins w:id="24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48" w:author="Ben Fels" w:date="2024-12-21T12:02:00Z" w16du:dateUtc="2024-12-21T11:02:00Z">
        <w:r>
          <w:t xml:space="preserve"> in einem </w:t>
        </w:r>
        <w:commentRangeStart w:id="249"/>
        <w:r>
          <w:t xml:space="preserve">Argument-Graphen </w:t>
        </w:r>
      </w:ins>
      <w:commentRangeEnd w:id="249"/>
      <w:r>
        <w:rPr>
          <w:rStyle w:val="Kommentarzeichen"/>
        </w:rPr>
        <w:commentReference w:id="249"/>
      </w:r>
      <w:ins w:id="250" w:author="Ben Fels" w:date="2024-12-21T12:02:00Z" w16du:dateUtc="2024-12-21T11:02:00Z">
        <w:r>
          <w:t>abgebildet werden</w:t>
        </w:r>
      </w:ins>
      <w:r w:rsidR="00543804">
        <w:t>.</w:t>
      </w:r>
      <w:ins w:id="251" w:author="Ben Fels" w:date="2024-12-21T12:02:00Z" w16du:dateUtc="2024-12-21T11:02:00Z">
        <w:r>
          <w:t xml:space="preserve"> </w:t>
        </w:r>
      </w:ins>
      <w:r>
        <w:t xml:space="preserve">Demnach gibt es verschiedene Theorien zu den Strukturen von Argumenten mit zunehmender Komplexität </w:t>
      </w:r>
      <w:ins w:id="25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3"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254" w:name="_Ref188081953"/>
      <w:bookmarkStart w:id="255" w:name="_Ref188081954"/>
      <w:bookmarkStart w:id="256" w:name="_Ref188081959"/>
      <w:bookmarkStart w:id="257" w:name="_Ref188081963"/>
      <w:bookmarkStart w:id="258" w:name="_Toc188817221"/>
      <w:moveToRangeEnd w:id="246"/>
      <w:r w:rsidRPr="001F3F1D">
        <w:rPr>
          <w:lang w:val="en-US"/>
        </w:rPr>
        <w:t>Daten und Methoden</w:t>
      </w:r>
      <w:bookmarkEnd w:id="254"/>
      <w:bookmarkEnd w:id="255"/>
      <w:bookmarkEnd w:id="256"/>
      <w:bookmarkEnd w:id="257"/>
      <w:bookmarkEnd w:id="25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259" w:name="_Toc188817222"/>
      <w:r>
        <w:rPr>
          <w:lang w:val="en-US"/>
        </w:rPr>
        <w:lastRenderedPageBreak/>
        <w:t>Large Language Model</w:t>
      </w:r>
      <w:bookmarkEnd w:id="259"/>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nach der übergebenen Tokenanzahl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lastRenderedPageBreak/>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260"/>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260"/>
      <w:r w:rsidR="00B63A6E" w:rsidRPr="00B63A6E">
        <w:rPr>
          <w:rStyle w:val="Kommentarzeichen"/>
          <w:highlight w:val="magenta"/>
        </w:rPr>
        <w:commentReference w:id="260"/>
      </w:r>
      <w:r w:rsidR="009563E0" w:rsidRPr="00B63A6E">
        <w:rPr>
          <w:highlight w:val="magenta"/>
        </w:rPr>
        <w:t>.</w:t>
      </w:r>
      <w:r w:rsidR="009563E0">
        <w:t xml:space="preserve"> </w:t>
      </w:r>
      <w:ins w:id="261" w:author="Ben Fels" w:date="2024-12-21T09:18:00Z" w16du:dateUtc="2024-12-21T08:18:00Z">
        <w:r w:rsidR="00131A69" w:rsidRPr="00FB1A1A">
          <w:rPr>
            <w:highlight w:val="green"/>
          </w:rPr>
          <w:t xml:space="preserve">Um die </w:t>
        </w:r>
      </w:ins>
      <w:ins w:id="262" w:author="Ben Fels" w:date="2024-12-21T09:19:00Z" w16du:dateUtc="2024-12-21T08:19:00Z">
        <w:r w:rsidR="007317C2" w:rsidRPr="00FB1A1A">
          <w:rPr>
            <w:highlight w:val="green"/>
          </w:rPr>
          <w:t xml:space="preserve">Ausgaben des LLMs </w:t>
        </w:r>
      </w:ins>
      <w:ins w:id="263" w:author="Ben Fels" w:date="2024-12-21T09:18:00Z" w16du:dateUtc="2024-12-21T08:18:00Z">
        <w:r w:rsidR="00B365FE" w:rsidRPr="00FB1A1A">
          <w:rPr>
            <w:highlight w:val="green"/>
          </w:rPr>
          <w:t xml:space="preserve">möglichst </w:t>
        </w:r>
      </w:ins>
      <w:ins w:id="264"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65"/>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265"/>
      <w:r w:rsidR="004E6251">
        <w:rPr>
          <w:rStyle w:val="Kommentarzeichen"/>
        </w:rPr>
        <w:commentReference w:id="265"/>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266" w:author="Ben Fels" w:date="2024-12-21T09:19:00Z" w16du:dateUtc="2024-12-21T08:19:00Z">
        <w:r w:rsidR="006B1593" w:rsidRPr="002E38EC">
          <w:rPr>
            <w:i/>
            <w:rPrChange w:id="267" w:author="Ben Fels" w:date="2024-12-21T09:19:00Z" w16du:dateUtc="2024-12-21T08:19:00Z">
              <w:rPr>
                <w:lang w:val="en-US"/>
              </w:rPr>
            </w:rPrChange>
          </w:rPr>
          <w:t>emp</w:t>
        </w:r>
        <w:r w:rsidR="006B1593" w:rsidRPr="002E38EC">
          <w:rPr>
            <w:i/>
          </w:rPr>
          <w:t>eratur</w:t>
        </w:r>
      </w:ins>
      <w:r w:rsidR="006B1593" w:rsidRPr="002E38EC">
        <w:rPr>
          <w:i/>
        </w:rPr>
        <w:t>e</w:t>
      </w:r>
      <w:ins w:id="268"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69"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0"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1" w:author="Ben Fels" w:date="2024-12-20T16:54:00Z" w16du:dateUtc="2024-12-20T15:54:00Z">
            <w:rPr>
              <w:lang w:val="en-US"/>
            </w:rPr>
          </w:rPrChange>
        </w:rPr>
        <w:fldChar w:fldCharType="end"/>
      </w:r>
      <w:r w:rsidR="006B1593">
        <w:t xml:space="preserve">. Er wurde für weniger zufällige Ausgaben folglich auf </w:t>
      </w:r>
      <w:ins w:id="272" w:author="Ben Fels" w:date="2024-12-21T09:20:00Z" w16du:dateUtc="2024-12-21T08:20:00Z">
        <w:r w:rsidR="006B1593">
          <w:t>Null festgelegt</w:t>
        </w:r>
        <w:r w:rsidR="006B1593" w:rsidRPr="00E022D3">
          <w:rPr>
            <w:rPrChange w:id="273"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274"/>
      <w:r w:rsidR="00CF49FF" w:rsidRPr="007F13B6">
        <w:rPr>
          <w:highlight w:val="green"/>
        </w:rPr>
        <w:t>JSON-Schema</w:t>
      </w:r>
      <w:r w:rsidR="002C0744" w:rsidRPr="007F13B6">
        <w:rPr>
          <w:highlight w:val="green"/>
        </w:rPr>
        <w:t xml:space="preserve"> </w:t>
      </w:r>
      <w:commentRangeEnd w:id="274"/>
      <w:r w:rsidR="00422FB9" w:rsidRPr="007F13B6">
        <w:rPr>
          <w:rStyle w:val="Kommentarzeichen"/>
          <w:highlight w:val="green"/>
        </w:rPr>
        <w:commentReference w:id="274"/>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75"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76"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lastRenderedPageBreak/>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77" w:author="Ben Fels" w:date="2024-12-16T22:07:00Z" w16du:dateUtc="2024-12-16T21:07:00Z"/>
        </w:rPr>
      </w:pPr>
    </w:p>
    <w:p w14:paraId="189BB60C" w14:textId="642ACB01" w:rsidR="007A763E" w:rsidRPr="002A664A" w:rsidRDefault="007A763E">
      <w:pPr>
        <w:pStyle w:val="berschrift2"/>
        <w:rPr>
          <w:ins w:id="278" w:author="Ben Fels" w:date="2024-12-16T22:07:00Z" w16du:dateUtc="2024-12-16T21:07:00Z"/>
        </w:rPr>
        <w:pPrChange w:id="279" w:author="Ben Fels" w:date="2024-12-21T09:25:00Z" w16du:dateUtc="2024-12-21T08:25:00Z">
          <w:pPr>
            <w:autoSpaceDE w:val="0"/>
            <w:autoSpaceDN w:val="0"/>
            <w:adjustRightInd w:val="0"/>
            <w:spacing w:after="0"/>
            <w:jc w:val="both"/>
          </w:pPr>
        </w:pPrChange>
      </w:pPr>
      <w:bookmarkStart w:id="280" w:name="_Toc188817223"/>
      <w:ins w:id="281" w:author="Ben Fels" w:date="2024-12-16T22:07:00Z" w16du:dateUtc="2024-12-16T21:07:00Z">
        <w:r w:rsidRPr="002A664A">
          <w:t>Datensatz</w:t>
        </w:r>
        <w:bookmarkEnd w:id="280"/>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2"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3"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84"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85" w:author="Ben Fels" w:date="2024-12-21T09:23:00Z" w16du:dateUtc="2024-12-21T08:23:00Z">
        <w:r w:rsidR="009B6306" w:rsidRPr="002B1026">
          <w:rPr>
            <w:highlight w:val="green"/>
          </w:rPr>
          <w:t>jeweiligen Bereich</w:t>
        </w:r>
      </w:ins>
      <w:r w:rsidR="00751833" w:rsidRPr="002B1026">
        <w:rPr>
          <w:highlight w:val="green"/>
        </w:rPr>
        <w:t>s</w:t>
      </w:r>
      <w:ins w:id="286" w:author="Ben Fels" w:date="2024-12-21T09:23:00Z" w16du:dateUtc="2024-12-21T08:23:00Z">
        <w:r w:rsidR="009B6306" w:rsidRPr="002B1026">
          <w:rPr>
            <w:highlight w:val="green"/>
          </w:rPr>
          <w:t xml:space="preserve"> </w:t>
        </w:r>
      </w:ins>
      <w:r w:rsidR="009B6306" w:rsidRPr="002B1026">
        <w:rPr>
          <w:highlight w:val="green"/>
        </w:rPr>
        <w:t xml:space="preserve">beschränken, </w:t>
      </w:r>
      <w:ins w:id="287" w:author="Ben Fels" w:date="2024-12-21T09:23:00Z" w16du:dateUtc="2024-12-21T08:23:00Z">
        <w:r w:rsidR="009B6306" w:rsidRPr="002B1026">
          <w:rPr>
            <w:highlight w:val="green"/>
          </w:rPr>
          <w:t>i</w:t>
        </w:r>
      </w:ins>
      <w:r w:rsidR="009B6306" w:rsidRPr="002B1026">
        <w:rPr>
          <w:highlight w:val="green"/>
        </w:rPr>
        <w:t>n d</w:t>
      </w:r>
      <w:ins w:id="288"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89"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0"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1" w:author="Ben Fels" w:date="2024-12-21T12:56:00Z" w16du:dateUtc="2024-12-21T11:56:00Z">
        <w:r w:rsidR="009B6306" w:rsidRPr="00505C3F">
          <w:rPr>
            <w:highlight w:val="green"/>
          </w:rPr>
          <w:t xml:space="preserve"> kommen</w:t>
        </w:r>
      </w:ins>
      <w:r w:rsidR="009B6306">
        <w:t xml:space="preserve"> </w:t>
      </w:r>
      <w:ins w:id="292"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3"/>
      <w:r w:rsidR="009B6306" w:rsidRPr="006B1315">
        <w:rPr>
          <w:highlight w:val="green"/>
        </w:rPr>
        <w:t>Übereinstimmung zwischen den Annotatoren kann als Gütemaß für die Zuverlässi</w:t>
      </w:r>
      <w:commentRangeEnd w:id="293"/>
      <w:r w:rsidR="009B6306" w:rsidRPr="006B1315">
        <w:rPr>
          <w:rStyle w:val="Kommentarzeichen"/>
          <w:highlight w:val="green"/>
        </w:rPr>
        <w:commentReference w:id="293"/>
      </w:r>
      <w:r w:rsidR="009B6306" w:rsidRPr="006B1315">
        <w:rPr>
          <w:highlight w:val="green"/>
        </w:rPr>
        <w:t>gkeit der Annotation herangezogen werden</w:t>
      </w:r>
      <w:r w:rsidR="009B6306">
        <w:t xml:space="preserve"> </w:t>
      </w:r>
      <w:ins w:id="294"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295"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2332C7">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296"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297"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298"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299"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300" w:author="Ben Fels" w:date="2024-12-21T09:11:00Z" w16du:dateUtc="2024-12-21T08:11:00Z">
        <w:r w:rsidR="009B6306" w:rsidRPr="00FD51CA">
          <w:rPr>
            <w:lang w:val="en-US"/>
          </w:rPr>
          <w:t xml:space="preserve">Vergleich </w:t>
        </w:r>
      </w:ins>
      <w:r w:rsidR="009B6306" w:rsidRPr="00FD51CA">
        <w:rPr>
          <w:lang w:val="en-US"/>
        </w:rPr>
        <w:t xml:space="preserve">von </w:t>
      </w:r>
      <w:ins w:id="301" w:author="Ben Fels" w:date="2024-12-21T09:11:00Z" w16du:dateUtc="2024-12-21T08:11:00Z">
        <w:r w:rsidR="009B6306" w:rsidRPr="00FD51CA">
          <w:rPr>
            <w:lang w:val="en-US"/>
          </w:rPr>
          <w:t>verfügbare</w:t>
        </w:r>
      </w:ins>
      <w:r w:rsidR="009B6306" w:rsidRPr="00FD51CA">
        <w:rPr>
          <w:lang w:val="en-US"/>
        </w:rPr>
        <w:t>n</w:t>
      </w:r>
      <w:ins w:id="302"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303"/>
      <w:r w:rsidR="009B6306" w:rsidRPr="00E25FC2">
        <w:t xml:space="preserve"> jede Teilaufgabe</w:t>
      </w:r>
      <w:r w:rsidR="009B6306">
        <w:t xml:space="preserve"> des Argument Minings</w:t>
      </w:r>
      <w:r w:rsidR="009B6306" w:rsidRPr="00E25FC2">
        <w:t xml:space="preserve"> </w:t>
      </w:r>
      <w:commentRangeEnd w:id="303"/>
      <w:r w:rsidR="009B6306">
        <w:rPr>
          <w:rStyle w:val="Kommentarzeichen"/>
        </w:rPr>
        <w:commentReference w:id="303"/>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304" w:author="Ben Fels" w:date="2024-12-21T09:29:00Z" w16du:dateUtc="2024-12-21T08:29:00Z"/>
          <w:rFonts w:cs="Arial"/>
        </w:rPr>
      </w:pPr>
      <w:ins w:id="305" w:author="Ben Fels" w:date="2024-12-21T11:21:00Z" w16du:dateUtc="2024-12-21T10:21:00Z">
        <w:r w:rsidRPr="00E421BB">
          <w:rPr>
            <w:highlight w:val="green"/>
          </w:rPr>
          <w:t>Für die Auswahl eines geeigneten Datensatzes wurden diverse Kriterien heran</w:t>
        </w:r>
      </w:ins>
      <w:ins w:id="306" w:author="Ben Fels" w:date="2024-12-21T11:22:00Z" w16du:dateUtc="2024-12-21T10:22:00Z">
        <w:r w:rsidRPr="00E421BB">
          <w:rPr>
            <w:highlight w:val="green"/>
          </w:rPr>
          <w:t xml:space="preserve">gezogen. Zunächst sollte der </w:t>
        </w:r>
      </w:ins>
      <w:ins w:id="307" w:author="Ben Fels" w:date="2024-12-21T09:24:00Z" w16du:dateUtc="2024-12-21T08:24:00Z">
        <w:r w:rsidR="003E3441" w:rsidRPr="00E421BB">
          <w:rPr>
            <w:highlight w:val="green"/>
          </w:rPr>
          <w:t>Datensatz vorab nicht bereits von dem nicht-argumentativen Text befreit worden sein</w:t>
        </w:r>
      </w:ins>
      <w:ins w:id="308" w:author="Ben Fels" w:date="2024-12-21T11:22:00Z" w16du:dateUtc="2024-12-21T10:22:00Z">
        <w:r w:rsidR="00852873" w:rsidRPr="00E421BB">
          <w:rPr>
            <w:highlight w:val="green"/>
          </w:rPr>
          <w:t>, um die Realität bestmöglich abzubilden</w:t>
        </w:r>
        <w:r w:rsidR="00852873">
          <w:t xml:space="preserve"> </w:t>
        </w:r>
      </w:ins>
      <w:ins w:id="30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0" w:author="Ben Fels" w:date="2024-12-21T11:22:00Z" w16du:dateUtc="2024-12-21T10:22:00Z">
        <w:r w:rsidR="00A76B67" w:rsidRPr="00507DF9">
          <w:rPr>
            <w:highlight w:val="green"/>
          </w:rPr>
          <w:t xml:space="preserve">Desweiten wird der Ansatz verfolgt, nicht </w:t>
        </w:r>
      </w:ins>
      <w:ins w:id="311" w:author="Ben Fels" w:date="2024-12-16T22:07:00Z" w16du:dateUtc="2024-12-16T21:07:00Z">
        <w:r w:rsidR="00887B44" w:rsidRPr="00507DF9">
          <w:rPr>
            <w:highlight w:val="green"/>
          </w:rPr>
          <w:t xml:space="preserve">für jede Teilaufgabe </w:t>
        </w:r>
      </w:ins>
      <w:ins w:id="312" w:author="Ben Fels" w:date="2024-12-21T11:23:00Z" w16du:dateUtc="2024-12-21T10:23:00Z">
        <w:r w:rsidR="00A76B67" w:rsidRPr="00507DF9">
          <w:rPr>
            <w:highlight w:val="green"/>
          </w:rPr>
          <w:t xml:space="preserve">des </w:t>
        </w:r>
      </w:ins>
      <w:r w:rsidR="00674340" w:rsidRPr="00507DF9">
        <w:rPr>
          <w:highlight w:val="green"/>
        </w:rPr>
        <w:t>Argument</w:t>
      </w:r>
      <w:ins w:id="313" w:author="Ben Fels" w:date="2024-12-21T11:23:00Z" w16du:dateUtc="2024-12-21T10:23:00Z">
        <w:r w:rsidR="00A76B67" w:rsidRPr="00507DF9">
          <w:rPr>
            <w:highlight w:val="green"/>
          </w:rPr>
          <w:t xml:space="preserve"> Minings </w:t>
        </w:r>
      </w:ins>
      <w:ins w:id="314" w:author="Ben Fels" w:date="2024-12-16T22:07:00Z" w16du:dateUtc="2024-12-16T21:07:00Z">
        <w:r w:rsidR="00887B44" w:rsidRPr="00507DF9">
          <w:rPr>
            <w:highlight w:val="green"/>
          </w:rPr>
          <w:t xml:space="preserve">einen eigenen Datensatz </w:t>
        </w:r>
      </w:ins>
      <w:ins w:id="315" w:author="Ben Fels" w:date="2024-12-21T11:23:00Z" w16du:dateUtc="2024-12-21T10:23:00Z">
        <w:r w:rsidR="00A76B67" w:rsidRPr="00507DF9">
          <w:rPr>
            <w:highlight w:val="green"/>
          </w:rPr>
          <w:t xml:space="preserve">zu </w:t>
        </w:r>
      </w:ins>
      <w:ins w:id="316" w:author="Ben Fels" w:date="2024-12-16T22:07:00Z" w16du:dateUtc="2024-12-16T21:07:00Z">
        <w:r w:rsidR="00887B44" w:rsidRPr="00507DF9">
          <w:rPr>
            <w:highlight w:val="green"/>
          </w:rPr>
          <w:t xml:space="preserve">verwenden. </w:t>
        </w:r>
      </w:ins>
      <w:ins w:id="317"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18" w:author="Ben Fels" w:date="2024-12-16T22:07:00Z" w16du:dateUtc="2024-12-16T21:07:00Z">
        <w:r w:rsidR="00887B44" w:rsidRPr="00507DF9">
          <w:rPr>
            <w:highlight w:val="green"/>
            <w:rPrChange w:id="319" w:author="Ben Fels" w:date="2024-12-21T09:28:00Z" w16du:dateUtc="2024-12-21T08:28:00Z">
              <w:rPr/>
            </w:rPrChange>
          </w:rPr>
          <w:t>drei</w:t>
        </w:r>
        <w:r w:rsidR="00887B44" w:rsidRPr="00507DF9">
          <w:rPr>
            <w:highlight w:val="green"/>
          </w:rPr>
          <w:t xml:space="preserve"> Teilaufgaben </w:t>
        </w:r>
      </w:ins>
      <w:ins w:id="320" w:author="Ben Fels" w:date="2024-12-21T11:24:00Z" w16du:dateUtc="2024-12-21T10:24:00Z">
        <w:r w:rsidR="00DF7A0F" w:rsidRPr="00507DF9">
          <w:rPr>
            <w:highlight w:val="green"/>
          </w:rPr>
          <w:t xml:space="preserve">hinweg </w:t>
        </w:r>
      </w:ins>
      <w:ins w:id="321" w:author="Ben Fels" w:date="2024-12-16T22:07:00Z" w16du:dateUtc="2024-12-16T21:07:00Z">
        <w:r w:rsidR="00887B44" w:rsidRPr="00507DF9">
          <w:rPr>
            <w:highlight w:val="green"/>
          </w:rPr>
          <w:t xml:space="preserve">verwenden </w:t>
        </w:r>
      </w:ins>
      <w:ins w:id="322" w:author="Ben Fels" w:date="2024-12-21T11:24:00Z" w16du:dateUtc="2024-12-21T10:24:00Z">
        <w:r w:rsidR="00DF7A0F" w:rsidRPr="00507DF9">
          <w:rPr>
            <w:highlight w:val="green"/>
          </w:rPr>
          <w:t>lassen</w:t>
        </w:r>
      </w:ins>
      <w:ins w:id="323" w:author="Ben Fels" w:date="2024-12-16T22:07:00Z" w16du:dateUtc="2024-12-16T21:07:00Z">
        <w:r w:rsidR="00887B44" w:rsidRPr="00507DF9">
          <w:rPr>
            <w:highlight w:val="green"/>
          </w:rPr>
          <w:t>.</w:t>
        </w:r>
      </w:ins>
      <w:ins w:id="324" w:author="Ben Fels" w:date="2024-12-21T11:24:00Z" w16du:dateUtc="2024-12-21T10:24:00Z">
        <w:r w:rsidR="00A42C0D">
          <w:t xml:space="preserve"> </w:t>
        </w:r>
        <w:r w:rsidR="00A42C0D" w:rsidRPr="00E421BB">
          <w:rPr>
            <w:highlight w:val="green"/>
          </w:rPr>
          <w:t xml:space="preserve">Es </w:t>
        </w:r>
      </w:ins>
      <w:ins w:id="325" w:author="Ben Fels" w:date="2024-12-16T22:07:00Z" w16du:dateUtc="2024-12-16T21:07:00Z">
        <w:r w:rsidR="00887B44" w:rsidRPr="00E421BB">
          <w:rPr>
            <w:highlight w:val="green"/>
          </w:rPr>
          <w:t xml:space="preserve">bedarf </w:t>
        </w:r>
      </w:ins>
      <w:ins w:id="326" w:author="Ben Fels" w:date="2024-12-21T11:24:00Z" w16du:dateUtc="2024-12-21T10:24:00Z">
        <w:r w:rsidR="00A42C0D" w:rsidRPr="00E421BB">
          <w:rPr>
            <w:highlight w:val="green"/>
          </w:rPr>
          <w:t xml:space="preserve">folglich </w:t>
        </w:r>
      </w:ins>
      <w:ins w:id="327"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28" w:author="Ben Fels" w:date="2024-12-16T22:07:00Z" w16du:dateUtc="2024-12-16T21:07:00Z">
        <w:r w:rsidR="00887B44" w:rsidRPr="00E421BB">
          <w:rPr>
            <w:highlight w:val="green"/>
          </w:rPr>
          <w:t xml:space="preserve">die </w:t>
        </w:r>
      </w:ins>
      <w:ins w:id="329" w:author="Ben Fels" w:date="2024-12-21T09:21:00Z" w16du:dateUtc="2024-12-21T08:21:00Z">
        <w:r w:rsidR="00E3790C" w:rsidRPr="00E421BB">
          <w:rPr>
            <w:highlight w:val="green"/>
          </w:rPr>
          <w:t>A</w:t>
        </w:r>
      </w:ins>
      <w:ins w:id="330" w:author="Ben Fels" w:date="2024-12-16T22:07:00Z" w16du:dateUtc="2024-12-16T21:07:00Z">
        <w:r w:rsidR="00887B44" w:rsidRPr="00E421BB">
          <w:rPr>
            <w:highlight w:val="green"/>
          </w:rPr>
          <w:t>rgument</w:t>
        </w:r>
      </w:ins>
      <w:ins w:id="331" w:author="Ben Fels" w:date="2024-12-21T09:08:00Z" w16du:dateUtc="2024-12-21T08:08:00Z">
        <w:r w:rsidR="00961A84" w:rsidRPr="00E421BB">
          <w:rPr>
            <w:highlight w:val="green"/>
          </w:rPr>
          <w:t>ationsk</w:t>
        </w:r>
      </w:ins>
      <w:ins w:id="332"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3" w:author="Ben Fels" w:date="2024-12-16T22:07:00Z" w16du:dateUtc="2024-12-16T21:07:00Z">
        <w:r w:rsidR="00887B44" w:rsidRPr="00E421BB">
          <w:rPr>
            <w:highlight w:val="green"/>
          </w:rPr>
          <w:t>d</w:t>
        </w:r>
      </w:ins>
      <w:ins w:id="334" w:author="Ben Fels" w:date="2024-12-21T11:24:00Z" w16du:dateUtc="2024-12-21T10:24:00Z">
        <w:r w:rsidR="00A42C0D" w:rsidRPr="00E421BB">
          <w:rPr>
            <w:highlight w:val="green"/>
          </w:rPr>
          <w:t>ie</w:t>
        </w:r>
      </w:ins>
      <w:ins w:id="335"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36"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37" w:author="Ben Fels" w:date="2024-12-21T11:25:00Z" w16du:dateUtc="2024-12-21T10:25:00Z">
        <w:r w:rsidR="00563F3A" w:rsidRPr="00D20A3B">
          <w:rPr>
            <w:highlight w:val="green"/>
          </w:rPr>
          <w:t>a</w:t>
        </w:r>
      </w:ins>
      <w:ins w:id="338" w:author="Ben Fels" w:date="2024-12-16T22:07:00Z" w16du:dateUtc="2024-12-16T21:07:00Z">
        <w:r w:rsidR="00887B44" w:rsidRPr="00D20A3B">
          <w:rPr>
            <w:highlight w:val="green"/>
          </w:rPr>
          <w:t xml:space="preserve">nhand der Grundwahrheit die </w:t>
        </w:r>
        <w:r w:rsidR="00887B44" w:rsidRPr="00D20A3B">
          <w:rPr>
            <w:highlight w:val="green"/>
          </w:rPr>
          <w:lastRenderedPageBreak/>
          <w:t>Ausgabe</w:t>
        </w:r>
      </w:ins>
      <w:ins w:id="339" w:author="Ben Fels" w:date="2024-12-21T11:25:00Z" w16du:dateUtc="2024-12-21T10:25:00Z">
        <w:r w:rsidR="00563F3A" w:rsidRPr="00D20A3B">
          <w:rPr>
            <w:highlight w:val="green"/>
          </w:rPr>
          <w:t>n</w:t>
        </w:r>
      </w:ins>
      <w:ins w:id="340" w:author="Ben Fels" w:date="2024-12-16T22:07:00Z" w16du:dateUtc="2024-12-16T21:07:00Z">
        <w:r w:rsidR="00887B44" w:rsidRPr="00D20A3B">
          <w:rPr>
            <w:highlight w:val="green"/>
          </w:rPr>
          <w:t xml:space="preserve"> des LLMs </w:t>
        </w:r>
      </w:ins>
      <w:ins w:id="341" w:author="Ben Fels" w:date="2024-12-21T11:25:00Z" w16du:dateUtc="2024-12-21T10:25:00Z">
        <w:r w:rsidR="00563F3A" w:rsidRPr="00D20A3B">
          <w:rPr>
            <w:highlight w:val="green"/>
          </w:rPr>
          <w:t>evaluier</w:t>
        </w:r>
      </w:ins>
      <w:r w:rsidR="00F06999" w:rsidRPr="00D20A3B">
        <w:rPr>
          <w:highlight w:val="green"/>
        </w:rPr>
        <w:t>t werden können</w:t>
      </w:r>
      <w:ins w:id="342" w:author="Ben Fels" w:date="2024-12-16T22:07:00Z" w16du:dateUtc="2024-12-16T21:07:00Z">
        <w:r w:rsidR="00887B44" w:rsidRPr="00D20A3B">
          <w:rPr>
            <w:highlight w:val="green"/>
          </w:rPr>
          <w:t>.</w:t>
        </w:r>
      </w:ins>
      <w:ins w:id="343"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44" w:author="Ben Fels" w:date="2024-12-21T09:27:00Z" w16du:dateUtc="2024-12-21T08:27:00Z">
        <w:r w:rsidR="0033434B" w:rsidRPr="00DC7CF3">
          <w:rPr>
            <w:highlight w:val="green"/>
          </w:rPr>
          <w:t>stünde die Möglichkeit einen eigenen Datensatz zu erstellen.</w:t>
        </w:r>
      </w:ins>
      <w:del w:id="345" w:author="Ben Fels" w:date="2024-12-21T08:55:00Z" w16du:dateUtc="2024-12-21T07:55:00Z">
        <w:r w:rsidR="008B78C2" w:rsidRPr="00DC7CF3" w:rsidDel="004B0C84">
          <w:rPr>
            <w:highlight w:val="green"/>
            <w:rPrChange w:id="346"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47"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48" w:author="Ben Fels" w:date="2024-12-21T08:22:00Z" w16du:dateUtc="2024-12-21T07:22:00Z">
              <w:rPr/>
            </w:rPrChange>
          </w:rPr>
          <w:fldChar w:fldCharType="end"/>
        </w:r>
      </w:del>
      <w:ins w:id="349" w:author="Ben Fels" w:date="2024-12-21T09:27:00Z" w16du:dateUtc="2024-12-21T08:27:00Z">
        <w:r w:rsidR="0033434B" w:rsidRPr="00DC7CF3">
          <w:rPr>
            <w:highlight w:val="green"/>
          </w:rPr>
          <w:t xml:space="preserve"> </w:t>
        </w:r>
      </w:ins>
      <w:ins w:id="350" w:author="Ben Fels" w:date="2024-12-22T10:46:00Z" w16du:dateUtc="2024-12-22T09:46:00Z">
        <w:r w:rsidR="00E72D5D" w:rsidRPr="00DC7CF3">
          <w:rPr>
            <w:highlight w:val="green"/>
          </w:rPr>
          <w:t>Der Schwerpunkt der Un</w:t>
        </w:r>
      </w:ins>
      <w:ins w:id="351"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2"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3" w:author="Ben Fels" w:date="2024-12-22T10:47:00Z" w16du:dateUtc="2024-12-22T09:47:00Z">
        <w:r w:rsidR="00E72D5D">
          <w:t xml:space="preserve">. </w:t>
        </w:r>
        <w:r w:rsidR="00E72D5D" w:rsidRPr="00E23ADE">
          <w:rPr>
            <w:highlight w:val="green"/>
          </w:rPr>
          <w:t>In Kombination</w:t>
        </w:r>
      </w:ins>
      <w:ins w:id="354" w:author="Ben Fels" w:date="2024-12-22T10:46:00Z" w16du:dateUtc="2024-12-22T09:46:00Z">
        <w:r w:rsidR="00E72D5D" w:rsidRPr="00E23ADE">
          <w:rPr>
            <w:highlight w:val="green"/>
          </w:rPr>
          <w:t xml:space="preserve"> </w:t>
        </w:r>
      </w:ins>
      <w:del w:id="355" w:author="Ben Fels" w:date="2024-12-22T10:47:00Z" w16du:dateUtc="2024-12-22T09:47:00Z">
        <w:r w:rsidR="00513527" w:rsidRPr="00E23ADE" w:rsidDel="00CB0D53">
          <w:rPr>
            <w:highlight w:val="green"/>
          </w:rPr>
          <w:delText xml:space="preserve">Aufgrund der </w:delText>
        </w:r>
      </w:del>
      <w:ins w:id="356"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57"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58" w:author="Ben Fels" w:date="2024-12-21T09:28:00Z" w16du:dateUtc="2024-12-21T08:28:00Z">
        <w:r w:rsidR="00966754" w:rsidRPr="00E23ADE" w:rsidDel="004732D9">
          <w:rPr>
            <w:highlight w:val="green"/>
          </w:rPr>
          <w:delText xml:space="preserve">wurde </w:delText>
        </w:r>
      </w:del>
      <w:ins w:id="359" w:author="Ben Fels" w:date="2024-12-21T09:28:00Z" w16du:dateUtc="2024-12-21T08:28:00Z">
        <w:r w:rsidR="004732D9" w:rsidRPr="00E23ADE">
          <w:rPr>
            <w:highlight w:val="green"/>
          </w:rPr>
          <w:t xml:space="preserve">wird </w:t>
        </w:r>
      </w:ins>
      <w:r w:rsidR="00966754" w:rsidRPr="00E23ADE">
        <w:rPr>
          <w:highlight w:val="green"/>
        </w:rPr>
        <w:t xml:space="preserve">sich </w:t>
      </w:r>
      <w:del w:id="360"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1" w:author="Ben Fels" w:date="2024-12-21T09:27:00Z" w16du:dateUtc="2024-12-21T08:27:00Z">
        <w:r w:rsidR="0033434B" w:rsidRPr="00E23ADE">
          <w:rPr>
            <w:highlight w:val="green"/>
          </w:rPr>
          <w:t xml:space="preserve"> </w:t>
        </w:r>
      </w:ins>
      <w:ins w:id="362" w:author="Ben Fels" w:date="2024-12-22T10:47:00Z" w16du:dateUtc="2024-12-22T09:47:00Z">
        <w:r w:rsidR="00CB0D53" w:rsidRPr="00E23ADE">
          <w:rPr>
            <w:highlight w:val="green"/>
          </w:rPr>
          <w:t>die Erstellung e</w:t>
        </w:r>
      </w:ins>
      <w:ins w:id="363"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64" w:author="Ben Fels" w:date="2024-12-21T08:42:00Z" w16du:dateUtc="2024-12-21T07:42:00Z">
        <w:r w:rsidR="00B72C1C" w:rsidRPr="00E23ADE">
          <w:rPr>
            <w:highlight w:val="green"/>
          </w:rPr>
          <w:t xml:space="preserve">Zur Orientierung: </w:t>
        </w:r>
      </w:ins>
      <w:ins w:id="365"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66" w:author="Ben Fels" w:date="2024-12-21T08:43:00Z" w16du:dateUtc="2024-12-21T07:43:00Z">
              <w:rPr>
                <w:rFonts w:cs="Arial"/>
                <w:highlight w:val="magenta"/>
                <w:lang w:val="en-US"/>
              </w:rPr>
            </w:rPrChange>
          </w:rPr>
          <w:t>Stab &amp; Gurevych</w:t>
        </w:r>
        <w:r w:rsidR="00F32EC3" w:rsidRPr="00463615">
          <w:rPr>
            <w:rFonts w:cs="Arial"/>
            <w:rPrChange w:id="367" w:author="Ben Fels" w:date="2024-12-21T08:43:00Z" w16du:dateUtc="2024-12-21T07:43:00Z">
              <w:rPr>
                <w:rFonts w:cs="Arial"/>
                <w:lang w:val="en-US"/>
              </w:rPr>
            </w:rPrChange>
          </w:rPr>
          <w:t xml:space="preserve"> </w:t>
        </w:r>
      </w:ins>
      <w:r w:rsidR="00F32EC3" w:rsidRPr="00463615">
        <w:rPr>
          <w:rFonts w:cs="Arial"/>
          <w:highlight w:val="magenta"/>
          <w:lang w:val="en-US"/>
          <w:rPrChange w:id="36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6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0" w:author="Ben Fels" w:date="2024-12-21T08:43:00Z" w16du:dateUtc="2024-12-21T07:43:00Z">
            <w:rPr>
              <w:rFonts w:cs="Arial"/>
              <w:lang w:val="en-US"/>
            </w:rPr>
          </w:rPrChange>
        </w:rPr>
        <w:fldChar w:fldCharType="end"/>
      </w:r>
      <w:ins w:id="371" w:author="Ben Fels" w:date="2024-12-21T08:43:00Z" w16du:dateUtc="2024-12-21T07:43:00Z">
        <w:r w:rsidR="00463615" w:rsidRPr="00463615">
          <w:rPr>
            <w:rFonts w:cs="Arial"/>
            <w:rPrChange w:id="372" w:author="Ben Fels" w:date="2024-12-21T08:43:00Z" w16du:dateUtc="2024-12-21T07:43:00Z">
              <w:rPr>
                <w:rFonts w:cs="Arial"/>
                <w:lang w:val="en-US"/>
              </w:rPr>
            </w:rPrChange>
          </w:rPr>
          <w:t xml:space="preserve"> </w:t>
        </w:r>
        <w:r w:rsidR="00463615" w:rsidRPr="00E23ADE">
          <w:rPr>
            <w:rFonts w:cs="Arial"/>
            <w:highlight w:val="green"/>
            <w:rPrChange w:id="373"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74" w:author="Ben Fels" w:date="2024-12-21T11:35:00Z" w16du:dateUtc="2024-12-21T10:35:00Z">
        <w:r w:rsidR="00537411">
          <w:rPr>
            <w:rFonts w:cs="Arial"/>
          </w:rPr>
          <w:t xml:space="preserve"> </w:t>
        </w:r>
      </w:ins>
      <w:ins w:id="375" w:author="Ben Fels" w:date="2024-12-21T09:29:00Z" w16du:dateUtc="2024-12-21T08:29:00Z">
        <w:r w:rsidR="00AC475E">
          <w:rPr>
            <w:rFonts w:cs="Arial"/>
          </w:rPr>
          <w:t>E</w:t>
        </w:r>
      </w:ins>
      <w:ins w:id="37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77" w:author="Ben Fels" w:date="2024-12-21T09:04:00Z" w16du:dateUtc="2024-12-21T08:04:00Z"/>
          <w:rFonts w:cs="Arial"/>
        </w:rPr>
        <w:pPrChange w:id="378" w:author="Ben Fels" w:date="2024-12-21T09:29:00Z" w16du:dateUtc="2024-12-21T08:29:00Z">
          <w:pPr>
            <w:autoSpaceDE w:val="0"/>
            <w:autoSpaceDN w:val="0"/>
            <w:adjustRightInd w:val="0"/>
            <w:spacing w:after="0"/>
            <w:jc w:val="both"/>
          </w:pPr>
        </w:pPrChange>
      </w:pPr>
      <w:del w:id="379" w:author="Ben Fels" w:date="2024-12-21T09:06:00Z" w16du:dateUtc="2024-12-21T08:06:00Z">
        <w:r w:rsidRPr="004266E6" w:rsidDel="00E965FE">
          <w:rPr>
            <w:highlight w:val="red"/>
          </w:rPr>
          <w:delText xml:space="preserve">Es wurde </w:delText>
        </w:r>
      </w:del>
      <w:del w:id="380" w:author="Ben Fels" w:date="2024-12-21T09:30:00Z" w16du:dateUtc="2024-12-21T08:30:00Z">
        <w:r w:rsidRPr="004266E6" w:rsidDel="001F0DCB">
          <w:rPr>
            <w:highlight w:val="red"/>
          </w:rPr>
          <w:delText xml:space="preserve">der </w:delText>
        </w:r>
      </w:del>
      <w:ins w:id="381" w:author="Ben Fels" w:date="2024-12-21T08:45:00Z" w16du:dateUtc="2024-12-21T07:45:00Z">
        <w:r w:rsidR="00EA7E90" w:rsidRPr="004266E6">
          <w:rPr>
            <w:highlight w:val="red"/>
          </w:rPr>
          <w:t>Argument Annotated Essays (</w:t>
        </w:r>
      </w:ins>
      <w:ins w:id="382" w:author="Ben Fels" w:date="2024-12-21T09:30:00Z" w16du:dateUtc="2024-12-21T08:30:00Z">
        <w:r w:rsidR="001F0DCB" w:rsidRPr="004266E6">
          <w:rPr>
            <w:highlight w:val="red"/>
          </w:rPr>
          <w:t>V</w:t>
        </w:r>
      </w:ins>
      <w:ins w:id="383" w:author="Ben Fels" w:date="2024-12-21T08:45:00Z" w16du:dateUtc="2024-12-21T07:45:00Z">
        <w:r w:rsidR="00EA7E90" w:rsidRPr="004266E6">
          <w:rPr>
            <w:highlight w:val="red"/>
          </w:rPr>
          <w:t>ersion 2)</w:t>
        </w:r>
        <w:r w:rsidR="009F4724" w:rsidRPr="004266E6">
          <w:rPr>
            <w:highlight w:val="red"/>
          </w:rPr>
          <w:t xml:space="preserve"> </w:t>
        </w:r>
      </w:ins>
      <w:del w:id="384" w:author="Ben Fels" w:date="2024-12-21T08:45:00Z" w16du:dateUtc="2024-12-21T07:45:00Z">
        <w:r w:rsidR="00954FFB" w:rsidRPr="004266E6" w:rsidDel="00EA7E90">
          <w:rPr>
            <w:highlight w:val="red"/>
          </w:rPr>
          <w:delText xml:space="preserve">… </w:delText>
        </w:r>
      </w:del>
      <w:r w:rsidRPr="004266E6">
        <w:rPr>
          <w:highlight w:val="red"/>
        </w:rPr>
        <w:t>Datensatz</w:t>
      </w:r>
      <w:ins w:id="385" w:author="Ben Fels" w:date="2024-12-21T08:45:00Z" w16du:dateUtc="2024-12-21T07:45:00Z">
        <w:r w:rsidR="00BC6555" w:rsidRPr="004266E6">
          <w:rPr>
            <w:highlight w:val="red"/>
          </w:rPr>
          <w:t xml:space="preserve"> </w:t>
        </w:r>
      </w:ins>
      <w:ins w:id="386" w:author="Ben Fels" w:date="2024-12-21T08:54:00Z" w16du:dateUtc="2024-12-21T07:54:00Z">
        <w:r w:rsidR="00440A71" w:rsidRPr="004266E6">
          <w:rPr>
            <w:highlight w:val="red"/>
          </w:rPr>
          <w:t>(</w:t>
        </w:r>
      </w:ins>
      <w:ins w:id="387"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8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89" w:author="Ben Fels" w:date="2024-12-21T08:46:00Z" w16du:dateUtc="2024-12-21T07:46:00Z">
            <w:rPr>
              <w:rFonts w:cs="Arial"/>
            </w:rPr>
          </w:rPrChange>
        </w:rPr>
        <w:t>2017a)</w:t>
      </w:r>
      <w:r w:rsidR="00895A9C">
        <w:fldChar w:fldCharType="end"/>
      </w:r>
      <w:r>
        <w:t xml:space="preserve"> </w:t>
      </w:r>
      <w:del w:id="390" w:author="Ben Fels" w:date="2024-12-21T09:31:00Z" w16du:dateUtc="2024-12-21T08:31:00Z">
        <w:r w:rsidDel="001F0DCB">
          <w:delText>herangezogen</w:delText>
        </w:r>
      </w:del>
      <w:ins w:id="391" w:author="Ben Fels" w:date="2024-12-21T09:31:00Z" w16du:dateUtc="2024-12-21T08:31:00Z">
        <w:r w:rsidR="001F0DCB">
          <w:t>als geeignet betrachtet</w:t>
        </w:r>
      </w:ins>
      <w:del w:id="39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393" w:author="Ben Fels" w:date="2024-12-21T08:47:00Z" w16du:dateUtc="2024-12-21T07:47:00Z">
        <w:r w:rsidR="00615AF5">
          <w:t xml:space="preserve">Dieser Datensatz </w:t>
        </w:r>
      </w:ins>
      <w:ins w:id="394" w:author="Ben Fels" w:date="2024-12-21T08:49:00Z" w16du:dateUtc="2024-12-21T07:49:00Z">
        <w:r w:rsidR="00076BD0">
          <w:t>ist das Ergebnis der Arbeit vo</w:t>
        </w:r>
        <w:r w:rsidR="00076BD0" w:rsidRPr="00DA5B3A">
          <w:rPr>
            <w:highlight w:val="magenta"/>
            <w:rPrChange w:id="395" w:author="Ben Fels" w:date="2024-12-21T08:53:00Z" w16du:dateUtc="2024-12-21T07:53:00Z">
              <w:rPr/>
            </w:rPrChange>
          </w:rPr>
          <w:t xml:space="preserve">n </w:t>
        </w:r>
      </w:ins>
      <w:ins w:id="396" w:author="Ben Fels" w:date="2024-12-21T08:47:00Z" w16du:dateUtc="2024-12-21T07:47:00Z">
        <w:r w:rsidR="00615AF5" w:rsidRPr="00DA5B3A">
          <w:rPr>
            <w:rFonts w:cs="Arial"/>
            <w:highlight w:val="magenta"/>
            <w:rPrChange w:id="397" w:author="Ben Fels" w:date="2024-12-21T08:53:00Z" w16du:dateUtc="2024-12-21T07:53:00Z">
              <w:rPr>
                <w:rFonts w:cs="Arial"/>
              </w:rPr>
            </w:rPrChange>
          </w:rPr>
          <w:t xml:space="preserve">Stab &amp; Gurevych </w:t>
        </w:r>
      </w:ins>
      <w:r w:rsidR="00076BD0" w:rsidRPr="00DA5B3A">
        <w:rPr>
          <w:rFonts w:cs="Arial"/>
          <w:highlight w:val="magenta"/>
          <w:rPrChange w:id="398" w:author="Ben Fels" w:date="2024-12-21T08:53:00Z" w16du:dateUtc="2024-12-21T07:53:00Z">
            <w:rPr>
              <w:rFonts w:cs="Arial"/>
            </w:rPr>
          </w:rPrChange>
        </w:rPr>
        <w:fldChar w:fldCharType="begin"/>
      </w:r>
      <w:r w:rsidR="00076BD0" w:rsidRPr="00DA5B3A">
        <w:rPr>
          <w:rFonts w:cs="Arial"/>
          <w:highlight w:val="magenta"/>
          <w:rPrChange w:id="39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0" w:author="Ben Fels" w:date="2024-12-21T08:53:00Z" w16du:dateUtc="2024-12-21T07:53:00Z">
            <w:rPr>
              <w:rFonts w:cs="Arial"/>
            </w:rPr>
          </w:rPrChange>
        </w:rPr>
        <w:fldChar w:fldCharType="separate"/>
      </w:r>
      <w:r w:rsidR="00076BD0" w:rsidRPr="00DA5B3A">
        <w:rPr>
          <w:rFonts w:cs="Arial"/>
          <w:highlight w:val="magenta"/>
          <w:rPrChange w:id="401" w:author="Ben Fels" w:date="2024-12-21T08:53:00Z" w16du:dateUtc="2024-12-21T07:53:00Z">
            <w:rPr>
              <w:rFonts w:cs="Arial"/>
            </w:rPr>
          </w:rPrChange>
        </w:rPr>
        <w:t>(2017b)</w:t>
      </w:r>
      <w:r w:rsidR="00076BD0" w:rsidRPr="00DA5B3A">
        <w:rPr>
          <w:rFonts w:cs="Arial"/>
          <w:highlight w:val="magenta"/>
          <w:rPrChange w:id="402" w:author="Ben Fels" w:date="2024-12-21T08:53:00Z" w16du:dateUtc="2024-12-21T07:53:00Z">
            <w:rPr>
              <w:rFonts w:cs="Arial"/>
            </w:rPr>
          </w:rPrChange>
        </w:rPr>
        <w:fldChar w:fldCharType="end"/>
      </w:r>
      <w:ins w:id="40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404" w:author="Ben Fels" w:date="2024-12-21T08:47:00Z" w16du:dateUtc="2024-12-21T07:47:00Z">
        <w:r w:rsidR="0028784F">
          <w:rPr>
            <w:rFonts w:cs="Arial"/>
          </w:rPr>
          <w:t>.</w:t>
        </w:r>
      </w:ins>
      <w:ins w:id="405"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06" w:author="Ben Fels" w:date="2024-12-21T08:56:00Z" w16du:dateUtc="2024-12-21T07:56:00Z">
        <w:r w:rsidR="004B0C84">
          <w:t xml:space="preserve">Der Datensatz besteht aus </w:t>
        </w:r>
        <w:r w:rsidR="004B0C84" w:rsidRPr="00375107">
          <w:t>40</w:t>
        </w:r>
      </w:ins>
      <w:r w:rsidR="00C506A3">
        <w:t>2</w:t>
      </w:r>
      <w:ins w:id="407"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08"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09"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0" w:author="Ben Fels" w:date="2024-12-21T08:56:00Z" w16du:dateUtc="2024-12-21T07:56:00Z">
        <w:r w:rsidR="00E04072" w:rsidRPr="00B90517">
          <w:rPr>
            <w:i/>
            <w:highlight w:val="magenta"/>
          </w:rPr>
          <w:fldChar w:fldCharType="end"/>
        </w:r>
      </w:ins>
      <w:r w:rsidR="00E04072">
        <w:rPr>
          <w:i/>
        </w:rPr>
        <w:t xml:space="preserve"> </w:t>
      </w:r>
      <w:ins w:id="411"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12" w:author="Ben Fels" w:date="2024-12-21T09:44:00Z" w16du:dateUtc="2024-12-21T08:44:00Z">
        <w:r w:rsidR="00370EB9">
          <w:t xml:space="preserve"> </w:t>
        </w:r>
      </w:ins>
    </w:p>
    <w:p w14:paraId="351125F8" w14:textId="3F870BC9" w:rsidR="00EA710C" w:rsidRPr="00EA710C" w:rsidRDefault="00EA710C" w:rsidP="00DB6600">
      <w:pPr>
        <w:rPr>
          <w:ins w:id="413"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414"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15" w:author="Ben Fels" w:date="2024-12-21T08:50:00Z" w16du:dateUtc="2024-12-21T07:50:00Z">
        <w:r w:rsidR="00800EFE" w:rsidRPr="00264CD0" w:rsidDel="00C02EE7">
          <w:rPr>
            <w:highlight w:val="green"/>
          </w:rPr>
          <w:delText xml:space="preserve">Essays </w:delText>
        </w:r>
      </w:del>
      <w:ins w:id="416"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17"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418"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19" w:author="Ben Fels" w:date="2024-12-21T10:08:00Z" w16du:dateUtc="2024-12-21T09:08:00Z">
        <w:r w:rsidR="006F78FA" w:rsidRPr="00895A9C">
          <w:rPr>
            <w:rFonts w:cs="Arial"/>
            <w:highlight w:val="magenta"/>
          </w:rPr>
          <w:t>Stab &amp; Gurevych</w:t>
        </w:r>
      </w:ins>
      <w:ins w:id="420" w:author="Ben Fels" w:date="2024-12-21T10:06:00Z" w16du:dateUtc="2024-12-21T09:06:00Z">
        <w:r w:rsidR="006F78FA">
          <w:rPr>
            <w:highlight w:val="green"/>
          </w:rPr>
          <w:t xml:space="preserve"> </w:t>
        </w:r>
      </w:ins>
      <w:r w:rsidR="006F78FA" w:rsidRPr="00F072E1">
        <w:rPr>
          <w:highlight w:val="magenta"/>
          <w:rPrChange w:id="421"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22"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23"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424" w:author="Ben Fels" w:date="2024-12-21T08:50:00Z" w16du:dateUtc="2024-12-21T07:50:00Z">
        <w:r w:rsidR="0091105B" w:rsidRPr="00CD387E" w:rsidDel="00EE501B">
          <w:rPr>
            <w:highlight w:val="yellow"/>
            <w:rPrChange w:id="425" w:author="Ben Fels" w:date="2024-12-21T10:15:00Z" w16du:dateUtc="2024-12-21T09:15:00Z">
              <w:rPr/>
            </w:rPrChange>
          </w:rPr>
          <w:delText xml:space="preserve">Es </w:delText>
        </w:r>
      </w:del>
      <w:ins w:id="426" w:author="Ben Fels" w:date="2024-12-21T08:51:00Z" w16du:dateUtc="2024-12-21T07:51:00Z">
        <w:r w:rsidR="000B14C2" w:rsidRPr="00CD387E">
          <w:rPr>
            <w:highlight w:val="yellow"/>
            <w:rPrChange w:id="427" w:author="Ben Fels" w:date="2024-12-21T10:15:00Z" w16du:dateUtc="2024-12-21T09:15:00Z">
              <w:rPr/>
            </w:rPrChange>
          </w:rPr>
          <w:t xml:space="preserve">Bei den </w:t>
        </w:r>
      </w:ins>
      <w:ins w:id="428" w:author="Ben Fels" w:date="2024-12-21T08:50:00Z" w16du:dateUtc="2024-12-21T07:50:00Z">
        <w:r w:rsidR="00EE501B" w:rsidRPr="00CD387E">
          <w:rPr>
            <w:highlight w:val="yellow"/>
            <w:rPrChange w:id="429" w:author="Ben Fels" w:date="2024-12-21T10:15:00Z" w16du:dateUtc="2024-12-21T09:15:00Z">
              <w:rPr/>
            </w:rPrChange>
          </w:rPr>
          <w:t xml:space="preserve">Annotationen </w:t>
        </w:r>
      </w:ins>
      <w:del w:id="430" w:author="Ben Fels" w:date="2024-12-21T08:51:00Z" w16du:dateUtc="2024-12-21T07:51:00Z">
        <w:r w:rsidR="0091105B" w:rsidRPr="00CD387E" w:rsidDel="00EE501B">
          <w:rPr>
            <w:highlight w:val="yellow"/>
            <w:rPrChange w:id="431" w:author="Ben Fels" w:date="2024-12-21T10:15:00Z" w16du:dateUtc="2024-12-21T09:15:00Z">
              <w:rPr/>
            </w:rPrChange>
          </w:rPr>
          <w:delText xml:space="preserve">wird </w:delText>
        </w:r>
      </w:del>
      <w:ins w:id="432" w:author="Ben Fels" w:date="2024-12-21T08:51:00Z" w16du:dateUtc="2024-12-21T07:51:00Z">
        <w:r w:rsidR="000B14C2" w:rsidRPr="00CD387E">
          <w:rPr>
            <w:highlight w:val="yellow"/>
            <w:rPrChange w:id="433" w:author="Ben Fels" w:date="2024-12-21T10:15:00Z" w16du:dateUtc="2024-12-21T09:15:00Z">
              <w:rPr/>
            </w:rPrChange>
          </w:rPr>
          <w:t xml:space="preserve">werden </w:t>
        </w:r>
        <w:r w:rsidR="000F522D" w:rsidRPr="00CD387E">
          <w:rPr>
            <w:highlight w:val="yellow"/>
            <w:rPrChange w:id="434" w:author="Ben Fels" w:date="2024-12-21T10:15:00Z" w16du:dateUtc="2024-12-21T09:15:00Z">
              <w:rPr/>
            </w:rPrChange>
          </w:rPr>
          <w:t xml:space="preserve">die Argumentationskomponenten </w:t>
        </w:r>
      </w:ins>
      <w:del w:id="435" w:author="Ben Fels" w:date="2024-12-21T08:51:00Z" w16du:dateUtc="2024-12-21T07:51:00Z">
        <w:r w:rsidR="0091105B" w:rsidRPr="00CD387E" w:rsidDel="000F522D">
          <w:rPr>
            <w:highlight w:val="yellow"/>
            <w:rPrChange w:id="436" w:author="Ben Fels" w:date="2024-12-21T10:15:00Z" w16du:dateUtc="2024-12-21T09:15:00Z">
              <w:rPr/>
            </w:rPrChange>
          </w:rPr>
          <w:delText xml:space="preserve">zwischen </w:delText>
        </w:r>
      </w:del>
      <w:r w:rsidR="000B4D81" w:rsidRPr="00CD387E">
        <w:rPr>
          <w:highlight w:val="yellow"/>
          <w:rPrChange w:id="437" w:author="Ben Fels" w:date="2024-12-21T10:15:00Z" w16du:dateUtc="2024-12-21T09:15:00Z">
            <w:rPr/>
          </w:rPrChange>
        </w:rPr>
        <w:t>Hauptaussage (</w:t>
      </w:r>
      <w:r w:rsidR="005107A0">
        <w:rPr>
          <w:highlight w:val="yellow"/>
        </w:rPr>
        <w:t xml:space="preserve">engl. </w:t>
      </w:r>
      <w:r w:rsidR="00FA4398" w:rsidRPr="00CD387E">
        <w:rPr>
          <w:highlight w:val="yellow"/>
          <w:rPrChange w:id="438" w:author="Ben Fels" w:date="2024-12-21T10:15:00Z" w16du:dateUtc="2024-12-21T09:15:00Z">
            <w:rPr/>
          </w:rPrChange>
        </w:rPr>
        <w:t>MajorClaim</w:t>
      </w:r>
      <w:r w:rsidR="00B70058" w:rsidRPr="00CD387E">
        <w:rPr>
          <w:highlight w:val="yellow"/>
          <w:rPrChange w:id="439" w:author="Ben Fels" w:date="2024-12-21T10:15:00Z" w16du:dateUtc="2024-12-21T09:15:00Z">
            <w:rPr/>
          </w:rPrChange>
        </w:rPr>
        <w:t>s</w:t>
      </w:r>
      <w:r w:rsidR="000B4D81" w:rsidRPr="00CD387E">
        <w:rPr>
          <w:highlight w:val="yellow"/>
          <w:rPrChange w:id="440" w:author="Ben Fels" w:date="2024-12-21T10:15:00Z" w16du:dateUtc="2024-12-21T09:15:00Z">
            <w:rPr/>
          </w:rPrChange>
        </w:rPr>
        <w:t>)</w:t>
      </w:r>
      <w:r w:rsidR="00FA4398" w:rsidRPr="00CD387E">
        <w:rPr>
          <w:highlight w:val="yellow"/>
          <w:rPrChange w:id="441" w:author="Ben Fels" w:date="2024-12-21T10:15:00Z" w16du:dateUtc="2024-12-21T09:15:00Z">
            <w:rPr/>
          </w:rPrChange>
        </w:rPr>
        <w:t xml:space="preserve">, </w:t>
      </w:r>
      <w:r w:rsidR="000E6805" w:rsidRPr="00CD387E">
        <w:rPr>
          <w:highlight w:val="yellow"/>
          <w:rPrChange w:id="442" w:author="Ben Fels" w:date="2024-12-21T10:15:00Z" w16du:dateUtc="2024-12-21T09:15:00Z">
            <w:rPr/>
          </w:rPrChange>
        </w:rPr>
        <w:t>Behauptungen (</w:t>
      </w:r>
      <w:r w:rsidR="005107A0">
        <w:rPr>
          <w:highlight w:val="yellow"/>
        </w:rPr>
        <w:t xml:space="preserve">engl. </w:t>
      </w:r>
      <w:r w:rsidR="000E6805" w:rsidRPr="00CD387E">
        <w:rPr>
          <w:highlight w:val="yellow"/>
          <w:rPrChange w:id="443" w:author="Ben Fels" w:date="2024-12-21T10:15:00Z" w16du:dateUtc="2024-12-21T09:15:00Z">
            <w:rPr/>
          </w:rPrChange>
        </w:rPr>
        <w:t xml:space="preserve">claims) </w:t>
      </w:r>
      <w:r w:rsidR="00FA4398" w:rsidRPr="00CD387E">
        <w:rPr>
          <w:highlight w:val="yellow"/>
          <w:rPrChange w:id="444" w:author="Ben Fels" w:date="2024-12-21T10:15:00Z" w16du:dateUtc="2024-12-21T09:15:00Z">
            <w:rPr/>
          </w:rPrChange>
        </w:rPr>
        <w:t xml:space="preserve">und </w:t>
      </w:r>
      <w:r w:rsidR="00A243E1" w:rsidRPr="00CD387E">
        <w:rPr>
          <w:highlight w:val="yellow"/>
          <w:rPrChange w:id="445" w:author="Ben Fels" w:date="2024-12-21T10:15:00Z" w16du:dateUtc="2024-12-21T09:15:00Z">
            <w:rPr/>
          </w:rPrChange>
        </w:rPr>
        <w:t>Prämissen (</w:t>
      </w:r>
      <w:r w:rsidR="005107A0">
        <w:rPr>
          <w:highlight w:val="yellow"/>
        </w:rPr>
        <w:t xml:space="preserve">engl. </w:t>
      </w:r>
      <w:r w:rsidR="00A243E1" w:rsidRPr="00CD387E">
        <w:rPr>
          <w:highlight w:val="yellow"/>
          <w:rPrChange w:id="446" w:author="Ben Fels" w:date="2024-12-21T10:15:00Z" w16du:dateUtc="2024-12-21T09:15:00Z">
            <w:rPr/>
          </w:rPrChange>
        </w:rPr>
        <w:t>p</w:t>
      </w:r>
      <w:r w:rsidR="00FA4398" w:rsidRPr="00CD387E">
        <w:rPr>
          <w:highlight w:val="yellow"/>
          <w:rPrChange w:id="447" w:author="Ben Fels" w:date="2024-12-21T10:15:00Z" w16du:dateUtc="2024-12-21T09:15:00Z">
            <w:rPr/>
          </w:rPrChange>
        </w:rPr>
        <w:t>remises</w:t>
      </w:r>
      <w:r w:rsidR="00A243E1" w:rsidRPr="00CD387E">
        <w:rPr>
          <w:highlight w:val="yellow"/>
          <w:rPrChange w:id="448" w:author="Ben Fels" w:date="2024-12-21T10:15:00Z" w16du:dateUtc="2024-12-21T09:15:00Z">
            <w:rPr/>
          </w:rPrChange>
        </w:rPr>
        <w:t>)</w:t>
      </w:r>
      <w:ins w:id="449" w:author="Ben Fels" w:date="2024-12-21T08:51:00Z" w16du:dateUtc="2024-12-21T07:51:00Z">
        <w:r w:rsidR="000B14C2" w:rsidRPr="00CD387E">
          <w:rPr>
            <w:highlight w:val="yellow"/>
            <w:rPrChange w:id="450" w:author="Ben Fels" w:date="2024-12-21T10:15:00Z" w16du:dateUtc="2024-12-21T09:15:00Z">
              <w:rPr/>
            </w:rPrChange>
          </w:rPr>
          <w:t xml:space="preserve"> unterschieden</w:t>
        </w:r>
      </w:ins>
      <w:del w:id="451" w:author="Ben Fels" w:date="2024-12-21T08:51:00Z" w16du:dateUtc="2024-12-21T07:51:00Z">
        <w:r w:rsidR="00FA4398" w:rsidDel="00EE501B">
          <w:delText xml:space="preserve"> </w:delText>
        </w:r>
        <w:r w:rsidR="00FA4398" w:rsidRPr="00427043" w:rsidDel="00EE501B">
          <w:rPr>
            <w:highlight w:val="green"/>
            <w:rPrChange w:id="452" w:author="Ben Fels" w:date="2024-12-21T08:54:00Z" w16du:dateUtc="2024-12-21T07:54:00Z">
              <w:rPr/>
            </w:rPrChange>
          </w:rPr>
          <w:delText>unterschieden</w:delText>
        </w:r>
      </w:del>
      <w:r w:rsidR="00FA4398" w:rsidRPr="00427043">
        <w:rPr>
          <w:highlight w:val="green"/>
          <w:rPrChange w:id="453" w:author="Ben Fels" w:date="2024-12-21T08:54:00Z" w16du:dateUtc="2024-12-21T07:54:00Z">
            <w:rPr/>
          </w:rPrChange>
        </w:rPr>
        <w:t>.</w:t>
      </w:r>
      <w:ins w:id="454" w:author="Ben Fels" w:date="2024-12-21T09:45:00Z" w16du:dateUtc="2024-12-21T08:45:00Z">
        <w:r w:rsidR="008E4A9B">
          <w:rPr>
            <w:highlight w:val="green"/>
          </w:rPr>
          <w:t xml:space="preserve"> </w:t>
        </w:r>
      </w:ins>
      <w:ins w:id="455" w:author="Ben Fels" w:date="2024-12-21T10:06:00Z" w16du:dateUtc="2024-12-21T09:06:00Z">
        <w:r w:rsidR="008631F4">
          <w:rPr>
            <w:highlight w:val="green"/>
          </w:rPr>
          <w:t>Nach</w:t>
        </w:r>
      </w:ins>
      <w:ins w:id="456" w:author="Ben Fels" w:date="2024-12-21T10:08:00Z" w16du:dateUtc="2024-12-21T09:08:00Z">
        <w:r w:rsidR="00F072E1">
          <w:rPr>
            <w:highlight w:val="green"/>
          </w:rPr>
          <w:t xml:space="preserve"> </w:t>
        </w:r>
        <w:r w:rsidR="00F072E1" w:rsidRPr="00895A9C">
          <w:rPr>
            <w:rFonts w:cs="Arial"/>
            <w:highlight w:val="magenta"/>
          </w:rPr>
          <w:t>Stab &amp; Gurevych</w:t>
        </w:r>
      </w:ins>
      <w:ins w:id="457" w:author="Ben Fels" w:date="2024-12-21T10:06:00Z" w16du:dateUtc="2024-12-21T09:06:00Z">
        <w:r w:rsidR="008631F4">
          <w:rPr>
            <w:highlight w:val="green"/>
          </w:rPr>
          <w:t xml:space="preserve"> </w:t>
        </w:r>
      </w:ins>
      <w:r w:rsidR="00A951CF" w:rsidRPr="00F072E1">
        <w:rPr>
          <w:highlight w:val="magenta"/>
          <w:rPrChange w:id="458"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59" w:author="Ben Fels" w:date="2024-12-21T10:07:00Z" w16du:dateUtc="2024-12-21T09:07:00Z">
            <w:rPr>
              <w:highlight w:val="green"/>
            </w:rPr>
          </w:rPrChange>
        </w:rPr>
        <w:fldChar w:fldCharType="separate"/>
      </w:r>
      <w:r w:rsidR="00A951CF" w:rsidRPr="00F072E1">
        <w:rPr>
          <w:rFonts w:cs="Arial"/>
          <w:highlight w:val="magenta"/>
          <w:rPrChange w:id="460" w:author="Ben Fels" w:date="2024-12-21T10:07:00Z" w16du:dateUtc="2024-12-21T09:07:00Z">
            <w:rPr>
              <w:rFonts w:cs="Arial"/>
              <w:highlight w:val="green"/>
            </w:rPr>
          </w:rPrChange>
        </w:rPr>
        <w:t>(2017b, S. 627)</w:t>
      </w:r>
      <w:r w:rsidR="00A951CF" w:rsidRPr="00F072E1">
        <w:rPr>
          <w:highlight w:val="magenta"/>
          <w:rPrChange w:id="461" w:author="Ben Fels" w:date="2024-12-21T10:07:00Z" w16du:dateUtc="2024-12-21T09:07:00Z">
            <w:rPr>
              <w:highlight w:val="green"/>
            </w:rPr>
          </w:rPrChange>
        </w:rPr>
        <w:fldChar w:fldCharType="end"/>
      </w:r>
      <w:ins w:id="462" w:author="Ben Fels" w:date="2024-12-21T10:07:00Z" w16du:dateUtc="2024-12-21T09:07:00Z">
        <w:r w:rsidR="00F072E1">
          <w:rPr>
            <w:highlight w:val="green"/>
          </w:rPr>
          <w:t xml:space="preserve"> </w:t>
        </w:r>
      </w:ins>
      <w:ins w:id="463" w:author="Ben Fels" w:date="2024-12-21T10:14:00Z" w16du:dateUtc="2024-12-21T09:14:00Z">
        <w:r w:rsidR="001B0D18">
          <w:rPr>
            <w:highlight w:val="green"/>
          </w:rPr>
          <w:t xml:space="preserve">beinhalten </w:t>
        </w:r>
      </w:ins>
      <w:ins w:id="464" w:author="Ben Fels" w:date="2024-12-21T11:11:00Z" w16du:dateUtc="2024-12-21T10:11:00Z">
        <w:r w:rsidR="00AD7B99">
          <w:rPr>
            <w:highlight w:val="green"/>
          </w:rPr>
          <w:t>solche</w:t>
        </w:r>
      </w:ins>
      <w:ins w:id="465" w:author="Ben Fels" w:date="2024-12-21T10:14:00Z" w16du:dateUtc="2024-12-21T09:14:00Z">
        <w:r w:rsidR="001B0D18">
          <w:rPr>
            <w:highlight w:val="green"/>
          </w:rPr>
          <w:t xml:space="preserve"> Aufsätze</w:t>
        </w:r>
      </w:ins>
      <w:ins w:id="466"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67" w:author="Ben Fels" w:date="2024-12-21T10:07:00Z" w16du:dateUtc="2024-12-21T09:07:00Z">
        <w:r w:rsidR="00A951CF" w:rsidRPr="00101987">
          <w:rPr>
            <w:highlight w:val="yellow"/>
          </w:rPr>
          <w:t xml:space="preserve">Hauptaussage </w:t>
        </w:r>
      </w:ins>
      <w:ins w:id="468" w:author="Ben Fels" w:date="2024-12-21T10:15:00Z" w16du:dateUtc="2024-12-21T09:15:00Z">
        <w:r w:rsidR="001B0D18" w:rsidRPr="00101987">
          <w:rPr>
            <w:highlight w:val="yellow"/>
          </w:rPr>
          <w:t xml:space="preserve">spiegelt </w:t>
        </w:r>
      </w:ins>
      <w:ins w:id="469" w:author="Ben Fels" w:date="2024-12-21T09:45:00Z" w16du:dateUtc="2024-12-21T08:45:00Z">
        <w:r w:rsidR="008E4A9B" w:rsidRPr="00101987">
          <w:rPr>
            <w:highlight w:val="yellow"/>
          </w:rPr>
          <w:t>d</w:t>
        </w:r>
      </w:ins>
      <w:ins w:id="470" w:author="Ben Fels" w:date="2024-12-21T09:46:00Z" w16du:dateUtc="2024-12-21T08:46:00Z">
        <w:r w:rsidR="005645A2" w:rsidRPr="00101987">
          <w:rPr>
            <w:highlight w:val="yellow"/>
          </w:rPr>
          <w:t>en Standpunkt des Autoren wider</w:t>
        </w:r>
      </w:ins>
      <w:ins w:id="471" w:author="Ben Fels" w:date="2024-12-21T10:09:00Z" w16du:dateUtc="2024-12-21T09:09:00Z">
        <w:r w:rsidR="00D27617" w:rsidRPr="00101987">
          <w:rPr>
            <w:highlight w:val="yellow"/>
            <w:rPrChange w:id="472"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73" w:author="Ben Fels" w:date="2024-12-21T10:10:00Z" w16du:dateUtc="2024-12-21T09:10:00Z">
        <w:r w:rsidR="00500497" w:rsidRPr="00101987">
          <w:rPr>
            <w:highlight w:val="yellow"/>
          </w:rPr>
          <w:t>unterstützt oder angegriffen werden</w:t>
        </w:r>
      </w:ins>
      <w:ins w:id="474" w:author="Ben Fels" w:date="2024-12-21T10:09:00Z" w16du:dateUtc="2024-12-21T09:09:00Z">
        <w:r w:rsidR="00D27617" w:rsidRPr="00101987">
          <w:rPr>
            <w:highlight w:val="yellow"/>
          </w:rPr>
          <w:t xml:space="preserve">. </w:t>
        </w:r>
      </w:ins>
      <w:del w:id="475" w:author="Ben Fels" w:date="2024-12-21T10:09:00Z" w16du:dateUtc="2024-12-21T09:09:00Z">
        <w:r w:rsidR="00FA4398" w:rsidRPr="00101987" w:rsidDel="00D27617">
          <w:rPr>
            <w:highlight w:val="yellow"/>
            <w:rPrChange w:id="476" w:author="Ben Fels" w:date="2024-12-21T11:18:00Z" w16du:dateUtc="2024-12-21T10:18:00Z">
              <w:rPr/>
            </w:rPrChange>
          </w:rPr>
          <w:delText xml:space="preserve"> </w:delText>
        </w:r>
      </w:del>
      <w:ins w:id="477" w:author="Ben Fels" w:date="2024-12-21T10:06:00Z" w16du:dateUtc="2024-12-21T09:06:00Z">
        <w:r w:rsidR="008631F4" w:rsidRPr="00101987">
          <w:rPr>
            <w:highlight w:val="yellow"/>
          </w:rPr>
          <w:t xml:space="preserve">Ein Argument besteht aus einer Behauptung und </w:t>
        </w:r>
      </w:ins>
      <w:ins w:id="478" w:author="Ben Fels" w:date="2024-12-21T10:11:00Z" w16du:dateUtc="2024-12-21T09:11:00Z">
        <w:r w:rsidR="00BF4381" w:rsidRPr="00101987">
          <w:rPr>
            <w:highlight w:val="yellow"/>
            <w:rPrChange w:id="479" w:author="Ben Fels" w:date="2024-12-21T11:18:00Z" w16du:dateUtc="2024-12-21T10:18:00Z">
              <w:rPr/>
            </w:rPrChange>
          </w:rPr>
          <w:t xml:space="preserve">mindestens </w:t>
        </w:r>
      </w:ins>
      <w:ins w:id="480" w:author="Ben Fels" w:date="2024-12-21T10:06:00Z" w16du:dateUtc="2024-12-21T09:06:00Z">
        <w:r w:rsidR="008631F4" w:rsidRPr="00101987">
          <w:rPr>
            <w:highlight w:val="yellow"/>
          </w:rPr>
          <w:t>einer Prämisse.</w:t>
        </w:r>
      </w:ins>
      <w:ins w:id="481" w:author="Ben Fels" w:date="2024-12-21T10:12:00Z" w16du:dateUtc="2024-12-21T09:12:00Z">
        <w:r w:rsidR="001D6B97" w:rsidRPr="00101987">
          <w:rPr>
            <w:highlight w:val="yellow"/>
            <w:rPrChange w:id="482" w:author="Ben Fels" w:date="2024-12-21T11:18:00Z" w16du:dateUtc="2024-12-21T10:18:00Z">
              <w:rPr/>
            </w:rPrChange>
          </w:rPr>
          <w:t xml:space="preserve"> </w:t>
        </w:r>
      </w:ins>
      <w:ins w:id="483" w:author="Ben Fels" w:date="2024-12-21T10:18:00Z" w16du:dateUtc="2024-12-21T09:18:00Z">
        <w:r w:rsidR="009B3010" w:rsidRPr="00101987">
          <w:rPr>
            <w:highlight w:val="yellow"/>
            <w:rPrChange w:id="484" w:author="Ben Fels" w:date="2024-12-21T11:18:00Z" w16du:dateUtc="2024-12-21T10:18:00Z">
              <w:rPr/>
            </w:rPrChange>
          </w:rPr>
          <w:t>Prämisse</w:t>
        </w:r>
      </w:ins>
      <w:ins w:id="485" w:author="Ben Fels" w:date="2024-12-21T11:13:00Z" w16du:dateUtc="2024-12-21T10:13:00Z">
        <w:r w:rsidR="00666B23" w:rsidRPr="00101987">
          <w:rPr>
            <w:highlight w:val="yellow"/>
            <w:rPrChange w:id="486" w:author="Ben Fels" w:date="2024-12-21T11:18:00Z" w16du:dateUtc="2024-12-21T10:18:00Z">
              <w:rPr/>
            </w:rPrChange>
          </w:rPr>
          <w:t>n</w:t>
        </w:r>
      </w:ins>
      <w:ins w:id="487" w:author="Ben Fels" w:date="2024-12-21T10:18:00Z" w16du:dateUtc="2024-12-21T09:18:00Z">
        <w:r w:rsidR="009B3010" w:rsidRPr="00101987">
          <w:rPr>
            <w:highlight w:val="yellow"/>
            <w:rPrChange w:id="488" w:author="Ben Fels" w:date="2024-12-21T11:18:00Z" w16du:dateUtc="2024-12-21T10:18:00Z">
              <w:rPr/>
            </w:rPrChange>
          </w:rPr>
          <w:t xml:space="preserve"> </w:t>
        </w:r>
      </w:ins>
      <w:ins w:id="489" w:author="Ben Fels" w:date="2024-12-21T11:13:00Z" w16du:dateUtc="2024-12-21T10:13:00Z">
        <w:r w:rsidR="00666B23" w:rsidRPr="00101987">
          <w:rPr>
            <w:highlight w:val="yellow"/>
            <w:rPrChange w:id="490" w:author="Ben Fels" w:date="2024-12-21T11:18:00Z" w16du:dateUtc="2024-12-21T10:18:00Z">
              <w:rPr/>
            </w:rPrChange>
          </w:rPr>
          <w:t xml:space="preserve">sind </w:t>
        </w:r>
      </w:ins>
      <w:ins w:id="491" w:author="Ben Fels" w:date="2024-12-21T10:18:00Z" w16du:dateUtc="2024-12-21T09:18:00Z">
        <w:r w:rsidR="009B3010" w:rsidRPr="00101987">
          <w:rPr>
            <w:highlight w:val="yellow"/>
            <w:rPrChange w:id="492" w:author="Ben Fels" w:date="2024-12-21T11:18:00Z" w16du:dateUtc="2024-12-21T10:18:00Z">
              <w:rPr/>
            </w:rPrChange>
          </w:rPr>
          <w:t xml:space="preserve">dabei </w:t>
        </w:r>
      </w:ins>
      <w:ins w:id="493" w:author="Ben Fels" w:date="2024-12-21T11:13:00Z" w16du:dateUtc="2024-12-21T10:13:00Z">
        <w:r w:rsidR="00666B23" w:rsidRPr="00101987">
          <w:rPr>
            <w:highlight w:val="yellow"/>
            <w:rPrChange w:id="494" w:author="Ben Fels" w:date="2024-12-21T11:18:00Z" w16du:dateUtc="2024-12-21T10:18:00Z">
              <w:rPr/>
            </w:rPrChange>
          </w:rPr>
          <w:t xml:space="preserve">die Gründe </w:t>
        </w:r>
      </w:ins>
      <w:ins w:id="495" w:author="Ben Fels" w:date="2024-12-21T10:18:00Z" w16du:dateUtc="2024-12-21T09:18:00Z">
        <w:r w:rsidR="009B3010" w:rsidRPr="00101987">
          <w:rPr>
            <w:highlight w:val="yellow"/>
            <w:rPrChange w:id="496" w:author="Ben Fels" w:date="2024-12-21T11:18:00Z" w16du:dateUtc="2024-12-21T10:18:00Z">
              <w:rPr/>
            </w:rPrChange>
          </w:rPr>
          <w:t>für</w:t>
        </w:r>
      </w:ins>
      <w:ins w:id="497" w:author="Ben Fels" w:date="2024-12-21T10:19:00Z" w16du:dateUtc="2024-12-21T09:19:00Z">
        <w:r w:rsidR="009B3010" w:rsidRPr="00101987">
          <w:rPr>
            <w:highlight w:val="yellow"/>
            <w:rPrChange w:id="498" w:author="Ben Fels" w:date="2024-12-21T11:18:00Z" w16du:dateUtc="2024-12-21T10:18:00Z">
              <w:rPr/>
            </w:rPrChange>
          </w:rPr>
          <w:t xml:space="preserve"> </w:t>
        </w:r>
      </w:ins>
      <w:ins w:id="499" w:author="Ben Fels" w:date="2024-12-21T11:13:00Z" w16du:dateUtc="2024-12-21T10:13:00Z">
        <w:r w:rsidR="00C1194F" w:rsidRPr="00101987">
          <w:rPr>
            <w:highlight w:val="yellow"/>
            <w:rPrChange w:id="500" w:author="Ben Fels" w:date="2024-12-21T11:18:00Z" w16du:dateUtc="2024-12-21T10:18:00Z">
              <w:rPr/>
            </w:rPrChange>
          </w:rPr>
          <w:t xml:space="preserve">ein </w:t>
        </w:r>
      </w:ins>
      <w:ins w:id="501" w:author="Ben Fels" w:date="2024-12-21T10:19:00Z" w16du:dateUtc="2024-12-21T09:19:00Z">
        <w:r w:rsidR="009B3010" w:rsidRPr="00101987">
          <w:rPr>
            <w:highlight w:val="yellow"/>
            <w:rPrChange w:id="502" w:author="Ben Fels" w:date="2024-12-21T11:18:00Z" w16du:dateUtc="2024-12-21T10:18:00Z">
              <w:rPr/>
            </w:rPrChange>
          </w:rPr>
          <w:t>Argument.</w:t>
        </w:r>
      </w:ins>
      <w:ins w:id="503" w:author="Ben Fels" w:date="2024-12-21T11:13:00Z" w16du:dateUtc="2024-12-21T10:13:00Z">
        <w:r w:rsidR="004237FD" w:rsidRPr="00101987">
          <w:rPr>
            <w:highlight w:val="yellow"/>
            <w:rPrChange w:id="504" w:author="Ben Fels" w:date="2024-12-21T11:18:00Z" w16du:dateUtc="2024-12-21T10:18:00Z">
              <w:rPr/>
            </w:rPrChange>
          </w:rPr>
          <w:t xml:space="preserve"> </w:t>
        </w:r>
      </w:ins>
      <w:ins w:id="505" w:author="Ben Fels" w:date="2024-12-21T10:12:00Z" w16du:dateUtc="2024-12-21T09:12:00Z">
        <w:r w:rsidR="001D6B97" w:rsidRPr="004C0C7E">
          <w:rPr>
            <w:highlight w:val="green"/>
            <w:rPrChange w:id="506" w:author="Ben Fels" w:date="2024-12-21T11:18:00Z" w16du:dateUtc="2024-12-21T10:18:00Z">
              <w:rPr/>
            </w:rPrChange>
          </w:rPr>
          <w:t xml:space="preserve">Um die Haltung der Argumente </w:t>
        </w:r>
      </w:ins>
      <w:ins w:id="507" w:author="Ben Fels" w:date="2024-12-21T11:15:00Z" w16du:dateUtc="2024-12-21T10:15:00Z">
        <w:r w:rsidR="000219A5" w:rsidRPr="004C0C7E">
          <w:rPr>
            <w:highlight w:val="green"/>
            <w:rPrChange w:id="508" w:author="Ben Fels" w:date="2024-12-21T11:18:00Z" w16du:dateUtc="2024-12-21T10:18:00Z">
              <w:rPr/>
            </w:rPrChange>
          </w:rPr>
          <w:t xml:space="preserve">zu </w:t>
        </w:r>
      </w:ins>
      <w:ins w:id="509" w:author="Ben Fels" w:date="2024-12-21T11:16:00Z" w16du:dateUtc="2024-12-21T10:16:00Z">
        <w:r w:rsidR="009019EC" w:rsidRPr="004C0C7E">
          <w:rPr>
            <w:highlight w:val="green"/>
            <w:rPrChange w:id="510" w:author="Ben Fels" w:date="2024-12-21T11:18:00Z" w16du:dateUtc="2024-12-21T10:18:00Z">
              <w:rPr/>
            </w:rPrChange>
          </w:rPr>
          <w:t xml:space="preserve">unterscheiden, </w:t>
        </w:r>
      </w:ins>
      <w:ins w:id="511" w:author="Ben Fels" w:date="2024-12-21T11:14:00Z" w16du:dateUtc="2024-12-21T10:14:00Z">
        <w:r w:rsidR="003D3ACB" w:rsidRPr="004C0C7E">
          <w:rPr>
            <w:highlight w:val="green"/>
            <w:rPrChange w:id="512" w:author="Ben Fels" w:date="2024-12-21T11:18:00Z" w16du:dateUtc="2024-12-21T10:18:00Z">
              <w:rPr/>
            </w:rPrChange>
          </w:rPr>
          <w:t xml:space="preserve">sind </w:t>
        </w:r>
      </w:ins>
      <w:ins w:id="513" w:author="Ben Fels" w:date="2024-12-21T11:15:00Z" w16du:dateUtc="2024-12-21T10:15:00Z">
        <w:r w:rsidR="000219A5" w:rsidRPr="004C0C7E">
          <w:rPr>
            <w:highlight w:val="green"/>
            <w:rPrChange w:id="514"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15" w:author="Ben Fels" w:date="2024-12-21T10:02:00Z" w16du:dateUtc="2024-12-21T09:02:00Z"/>
        </w:rPr>
      </w:pPr>
      <w:del w:id="516" w:author="Ben Fels" w:date="2024-12-21T11:14:00Z" w16du:dateUtc="2024-12-21T10:14:00Z">
        <w:r w:rsidRPr="004C0C7E" w:rsidDel="003D3ACB">
          <w:rPr>
            <w:highlight w:val="green"/>
            <w:rPrChange w:id="517" w:author="Ben Fels" w:date="2024-12-21T11:18:00Z" w16du:dateUtc="2024-12-21T10:18:00Z">
              <w:rPr/>
            </w:rPrChange>
          </w:rPr>
          <w:delText xml:space="preserve">Behauptungen </w:delText>
        </w:r>
      </w:del>
      <w:del w:id="518" w:author="Ben Fels" w:date="2024-12-21T10:13:00Z" w16du:dateUtc="2024-12-21T09:13:00Z">
        <w:r w:rsidRPr="004C0C7E" w:rsidDel="00C41407">
          <w:rPr>
            <w:highlight w:val="green"/>
            <w:rPrChange w:id="519" w:author="Ben Fels" w:date="2024-12-21T11:18:00Z" w16du:dateUtc="2024-12-21T10:18:00Z">
              <w:rPr/>
            </w:rPrChange>
          </w:rPr>
          <w:delText xml:space="preserve">können </w:delText>
        </w:r>
      </w:del>
      <w:ins w:id="520" w:author="Ben Fels" w:date="2024-12-21T11:14:00Z" w16du:dateUtc="2024-12-21T10:14:00Z">
        <w:r w:rsidR="003D3ACB" w:rsidRPr="004C0C7E">
          <w:rPr>
            <w:highlight w:val="green"/>
            <w:rPrChange w:id="521" w:author="Ben Fels" w:date="2024-12-21T11:18:00Z" w16du:dateUtc="2024-12-21T10:18:00Z">
              <w:rPr/>
            </w:rPrChange>
          </w:rPr>
          <w:t xml:space="preserve">als </w:t>
        </w:r>
      </w:ins>
      <w:r w:rsidR="000941DE">
        <w:rPr>
          <w:highlight w:val="green"/>
        </w:rPr>
        <w:t>da</w:t>
      </w:r>
      <w:r w:rsidRPr="004C0C7E">
        <w:rPr>
          <w:highlight w:val="green"/>
          <w:rPrChange w:id="522"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523" w:author="Ben Fels" w:date="2024-12-21T11:18:00Z" w16du:dateUtc="2024-12-21T10:18:00Z">
            <w:rPr/>
          </w:rPrChange>
        </w:rPr>
        <w:t xml:space="preserve"> oder </w:t>
      </w:r>
      <w:r w:rsidR="000941DE">
        <w:rPr>
          <w:highlight w:val="green"/>
        </w:rPr>
        <w:t>da</w:t>
      </w:r>
      <w:r w:rsidRPr="004C0C7E">
        <w:rPr>
          <w:highlight w:val="green"/>
          <w:rPrChange w:id="524" w:author="Ben Fels" w:date="2024-12-21T11:18:00Z" w16du:dateUtc="2024-12-21T10:18:00Z">
            <w:rPr/>
          </w:rPrChange>
        </w:rPr>
        <w:t>gegen</w:t>
      </w:r>
      <w:r w:rsidR="00131C0E">
        <w:rPr>
          <w:highlight w:val="green"/>
        </w:rPr>
        <w:t xml:space="preserve"> (engl. against)</w:t>
      </w:r>
      <w:r w:rsidRPr="004C0C7E">
        <w:rPr>
          <w:highlight w:val="green"/>
          <w:rPrChange w:id="525" w:author="Ben Fels" w:date="2024-12-21T11:18:00Z" w16du:dateUtc="2024-12-21T10:18:00Z">
            <w:rPr/>
          </w:rPrChange>
        </w:rPr>
        <w:t xml:space="preserve"> </w:t>
      </w:r>
      <w:del w:id="526" w:author="Ben Fels" w:date="2024-12-21T10:13:00Z" w16du:dateUtc="2024-12-21T09:13:00Z">
        <w:r w:rsidRPr="004C0C7E" w:rsidDel="00FB6B31">
          <w:rPr>
            <w:highlight w:val="green"/>
            <w:rPrChange w:id="527" w:author="Ben Fels" w:date="2024-12-21T11:18:00Z" w16du:dateUtc="2024-12-21T10:18:00Z">
              <w:rPr/>
            </w:rPrChange>
          </w:rPr>
          <w:delText>die Hauptaussage sein</w:delText>
        </w:r>
      </w:del>
      <w:ins w:id="528" w:author="Ben Fels" w:date="2024-12-21T10:13:00Z" w16du:dateUtc="2024-12-21T09:13:00Z">
        <w:r w:rsidR="00FB6B31" w:rsidRPr="004C0C7E">
          <w:rPr>
            <w:highlight w:val="green"/>
            <w:rPrChange w:id="529" w:author="Ben Fels" w:date="2024-12-21T11:18:00Z" w16du:dateUtc="2024-12-21T10:18:00Z">
              <w:rPr/>
            </w:rPrChange>
          </w:rPr>
          <w:t>markiert</w:t>
        </w:r>
      </w:ins>
      <w:r w:rsidRPr="004C0C7E">
        <w:rPr>
          <w:highlight w:val="green"/>
          <w:rPrChange w:id="530"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31" w:author="Ben Fels" w:date="2024-12-21T11:18:00Z" w16du:dateUtc="2024-12-21T10:18:00Z">
            <w:rPr/>
          </w:rPrChange>
        </w:rPr>
        <w:t xml:space="preserve"> oder </w:t>
      </w:r>
      <w:r w:rsidR="00F70C99" w:rsidRPr="004C0C7E">
        <w:rPr>
          <w:highlight w:val="green"/>
          <w:rPrChange w:id="532" w:author="Ben Fels" w:date="2024-12-21T11:18:00Z" w16du:dateUtc="2024-12-21T10:18:00Z">
            <w:rPr/>
          </w:rPrChange>
        </w:rPr>
        <w:t>a</w:t>
      </w:r>
      <w:r w:rsidRPr="004C0C7E">
        <w:rPr>
          <w:highlight w:val="green"/>
          <w:rPrChange w:id="533" w:author="Ben Fels" w:date="2024-12-21T11:18:00Z" w16du:dateUtc="2024-12-21T10:18:00Z">
            <w:rPr/>
          </w:rPrChange>
        </w:rPr>
        <w:t>ngreifen</w:t>
      </w:r>
      <w:r w:rsidR="00131C0E">
        <w:rPr>
          <w:highlight w:val="green"/>
        </w:rPr>
        <w:t xml:space="preserve"> (engl. attack)</w:t>
      </w:r>
      <w:r w:rsidRPr="004C0C7E">
        <w:rPr>
          <w:highlight w:val="green"/>
          <w:rPrChange w:id="534" w:author="Ben Fels" w:date="2024-12-21T11:18:00Z" w16du:dateUtc="2024-12-21T10:18:00Z">
            <w:rPr/>
          </w:rPrChange>
        </w:rPr>
        <w:t xml:space="preserve">. Es ist möglich, </w:t>
      </w:r>
      <w:r w:rsidRPr="004C0C7E">
        <w:rPr>
          <w:highlight w:val="green"/>
          <w:rPrChange w:id="535" w:author="Ben Fels" w:date="2024-12-21T11:18:00Z" w16du:dateUtc="2024-12-21T10:18:00Z">
            <w:rPr/>
          </w:rPrChange>
        </w:rPr>
        <w:lastRenderedPageBreak/>
        <w:t xml:space="preserve">dass es mehrere Hauptaussagen </w:t>
      </w:r>
      <w:r w:rsidR="00E51A1B" w:rsidRPr="004C0C7E">
        <w:rPr>
          <w:highlight w:val="green"/>
          <w:rPrChange w:id="536" w:author="Ben Fels" w:date="2024-12-21T11:18:00Z" w16du:dateUtc="2024-12-21T10:18:00Z">
            <w:rPr/>
          </w:rPrChange>
        </w:rPr>
        <w:t xml:space="preserve">zu einem Text </w:t>
      </w:r>
      <w:r w:rsidRPr="004C0C7E">
        <w:rPr>
          <w:highlight w:val="green"/>
          <w:rPrChange w:id="537" w:author="Ben Fels" w:date="2024-12-21T11:18:00Z" w16du:dateUtc="2024-12-21T10:18:00Z">
            <w:rPr/>
          </w:rPrChange>
        </w:rPr>
        <w:t>gibt.</w:t>
      </w:r>
      <w:r w:rsidR="003840ED" w:rsidRPr="004C0C7E">
        <w:rPr>
          <w:highlight w:val="green"/>
          <w:rPrChange w:id="538" w:author="Ben Fels" w:date="2024-12-21T11:18:00Z" w16du:dateUtc="2024-12-21T10:18:00Z">
            <w:rPr/>
          </w:rPrChange>
        </w:rPr>
        <w:t xml:space="preserve"> Hierbei wurde jedoch nicht annotiert, auf welche </w:t>
      </w:r>
      <w:r w:rsidR="00E51A1B" w:rsidRPr="004C0C7E">
        <w:rPr>
          <w:highlight w:val="green"/>
          <w:rPrChange w:id="539" w:author="Ben Fels" w:date="2024-12-21T11:18:00Z" w16du:dateUtc="2024-12-21T10:18:00Z">
            <w:rPr/>
          </w:rPrChange>
        </w:rPr>
        <w:t>Hauptaussagen sich die Behauptungen beziehen</w:t>
      </w:r>
      <w:r w:rsidR="00E51A1B" w:rsidRPr="000A3F25">
        <w:t>.</w:t>
      </w:r>
      <w:r w:rsidR="00101287">
        <w:t xml:space="preserve"> </w:t>
      </w:r>
      <w:commentRangeStart w:id="540"/>
      <w:r w:rsidR="00101287">
        <w:t xml:space="preserve">Die nachfolgende Abbildung </w:t>
      </w:r>
      <w:r w:rsidR="004F7402">
        <w:t xml:space="preserve">dient zur Nachvollziehbarkeit </w:t>
      </w:r>
      <w:r w:rsidR="00574BAF">
        <w:t xml:space="preserve">der beschriebenen </w:t>
      </w:r>
      <w:r w:rsidR="004F7402">
        <w:t>argumentative Struktur</w:t>
      </w:r>
      <w:commentRangeEnd w:id="540"/>
      <w:r w:rsidR="009557BD">
        <w:rPr>
          <w:rStyle w:val="Kommentarzeichen"/>
        </w:rPr>
        <w:commentReference w:id="540"/>
      </w:r>
      <w:r w:rsidR="00574BAF">
        <w:t>.</w:t>
      </w:r>
    </w:p>
    <w:p w14:paraId="5E6FB40A" w14:textId="284F024C" w:rsidR="008A74F1" w:rsidRPr="00AF029F" w:rsidRDefault="008A74F1" w:rsidP="00D41EBE">
      <w:pPr>
        <w:pStyle w:val="Beschriftung"/>
        <w:keepNext/>
        <w:rPr>
          <w:color w:val="auto"/>
          <w:sz w:val="20"/>
          <w:szCs w:val="20"/>
        </w:rPr>
      </w:pPr>
      <w:bookmarkStart w:id="541"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41"/>
    </w:p>
    <w:p w14:paraId="6E7E96EE" w14:textId="1B18F12A" w:rsidR="00CF00D2" w:rsidRDefault="008D3DF6" w:rsidP="001F7CA5">
      <w:pPr>
        <w:autoSpaceDE w:val="0"/>
        <w:autoSpaceDN w:val="0"/>
        <w:adjustRightInd w:val="0"/>
        <w:spacing w:after="0"/>
        <w:jc w:val="both"/>
        <w:rPr>
          <w:ins w:id="542"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43" w:author="Ben Fels" w:date="2024-12-21T10:02:00Z" w16du:dateUtc="2024-12-21T09:02:00Z"/>
          <w:sz w:val="20"/>
          <w:szCs w:val="18"/>
          <w:rPrChange w:id="544" w:author="Ben Fels" w:date="2024-12-21T10:02:00Z" w16du:dateUtc="2024-12-21T09:02:00Z">
            <w:rPr>
              <w:ins w:id="545" w:author="Ben Fels" w:date="2024-12-21T10:02:00Z" w16du:dateUtc="2024-12-21T09:02:00Z"/>
            </w:rPr>
          </w:rPrChange>
        </w:rPr>
      </w:pPr>
      <w:ins w:id="546" w:author="Ben Fels" w:date="2024-12-21T10:02:00Z" w16du:dateUtc="2024-12-21T09:02:00Z">
        <w:r w:rsidRPr="00AF029F">
          <w:rPr>
            <w:sz w:val="20"/>
            <w:szCs w:val="18"/>
            <w:rPrChange w:id="547" w:author="Ben Fels" w:date="2024-12-21T10:02:00Z" w16du:dateUtc="2024-12-21T09:02:00Z">
              <w:rPr/>
            </w:rPrChange>
          </w:rPr>
          <w:t>Eigene Darstellung nach</w:t>
        </w:r>
      </w:ins>
      <w:ins w:id="548" w:author="Ben Fels" w:date="2024-12-21T11:18:00Z" w16du:dateUtc="2024-12-21T10:18:00Z">
        <w:r w:rsidR="00C351F4" w:rsidRPr="00AF029F">
          <w:rPr>
            <w:sz w:val="20"/>
            <w:szCs w:val="18"/>
          </w:rPr>
          <w:t xml:space="preserve"> </w:t>
        </w:r>
        <w:r w:rsidR="00C351F4" w:rsidRPr="00AF029F">
          <w:rPr>
            <w:sz w:val="20"/>
            <w:szCs w:val="18"/>
            <w:rPrChange w:id="549" w:author="Ben Fels" w:date="2024-12-21T11:19:00Z" w16du:dateUtc="2024-12-21T10:19:00Z">
              <w:rPr>
                <w:rFonts w:cs="Arial"/>
                <w:highlight w:val="magenta"/>
              </w:rPr>
            </w:rPrChange>
          </w:rPr>
          <w:t>Stab &amp; Gurevych</w:t>
        </w:r>
        <w:r w:rsidR="00C351F4" w:rsidRPr="00AF029F">
          <w:rPr>
            <w:sz w:val="20"/>
            <w:szCs w:val="18"/>
            <w:rPrChange w:id="550" w:author="Ben Fels" w:date="2024-12-21T11:19:00Z" w16du:dateUtc="2024-12-21T10:19:00Z">
              <w:rPr>
                <w:highlight w:val="green"/>
              </w:rPr>
            </w:rPrChange>
          </w:rPr>
          <w:t xml:space="preserve"> </w:t>
        </w:r>
        <w:r w:rsidR="00C351F4" w:rsidRPr="00AF029F">
          <w:rPr>
            <w:sz w:val="20"/>
            <w:szCs w:val="18"/>
            <w:rPrChange w:id="551" w:author="Ben Fels" w:date="2024-12-21T11:19:00Z" w16du:dateUtc="2024-12-21T10:19:00Z">
              <w:rPr>
                <w:highlight w:val="magenta"/>
              </w:rPr>
            </w:rPrChange>
          </w:rPr>
          <w:fldChar w:fldCharType="begin"/>
        </w:r>
      </w:ins>
      <w:r w:rsidR="00FD2583" w:rsidRPr="00AF029F">
        <w:rPr>
          <w:sz w:val="20"/>
          <w:szCs w:val="18"/>
          <w:rPrChange w:id="55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53" w:author="Ben Fels" w:date="2024-12-21T11:18:00Z" w16du:dateUtc="2024-12-21T10:18:00Z">
        <w:r w:rsidR="00C351F4" w:rsidRPr="00AF029F">
          <w:rPr>
            <w:sz w:val="20"/>
            <w:szCs w:val="18"/>
            <w:rPrChange w:id="554" w:author="Ben Fels" w:date="2024-12-21T11:19:00Z" w16du:dateUtc="2024-12-21T10:19:00Z">
              <w:rPr>
                <w:highlight w:val="magenta"/>
              </w:rPr>
            </w:rPrChange>
          </w:rPr>
          <w:fldChar w:fldCharType="separate"/>
        </w:r>
      </w:ins>
      <w:r w:rsidR="00FD2583" w:rsidRPr="00AF029F">
        <w:rPr>
          <w:sz w:val="20"/>
          <w:szCs w:val="18"/>
          <w:rPrChange w:id="555" w:author="Ben Fels" w:date="2024-12-21T11:19:00Z" w16du:dateUtc="2024-12-21T10:19:00Z">
            <w:rPr>
              <w:rFonts w:cs="Arial"/>
              <w:highlight w:val="magenta"/>
            </w:rPr>
          </w:rPrChange>
        </w:rPr>
        <w:t>(2017b)</w:t>
      </w:r>
      <w:ins w:id="556" w:author="Ben Fels" w:date="2024-12-21T11:18:00Z" w16du:dateUtc="2024-12-21T10:18:00Z">
        <w:r w:rsidR="00C351F4" w:rsidRPr="00AF029F">
          <w:rPr>
            <w:sz w:val="20"/>
            <w:szCs w:val="18"/>
            <w:rPrChange w:id="557" w:author="Ben Fels" w:date="2024-12-21T11:19:00Z" w16du:dateUtc="2024-12-21T10:19:00Z">
              <w:rPr>
                <w:highlight w:val="magenta"/>
              </w:rPr>
            </w:rPrChange>
          </w:rPr>
          <w:fldChar w:fldCharType="end"/>
        </w:r>
      </w:ins>
      <w:ins w:id="558"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559" w:name="_Toc188817224"/>
      <w:r w:rsidRPr="00911C80">
        <w:rPr>
          <w:rPrChange w:id="560" w:author="Ben Fels" w:date="2024-12-17T07:55:00Z" w16du:dateUtc="2024-12-17T06:55:00Z">
            <w:rPr>
              <w:rFonts w:eastAsiaTheme="minorHAnsi" w:cstheme="minorBidi"/>
              <w:b/>
              <w:color w:val="auto"/>
              <w:sz w:val="24"/>
              <w:szCs w:val="22"/>
              <w:lang w:val="en-US"/>
            </w:rPr>
          </w:rPrChange>
        </w:rPr>
        <w:t>Methode</w:t>
      </w:r>
      <w:bookmarkEnd w:id="559"/>
    </w:p>
    <w:p w14:paraId="2F9B670A" w14:textId="757DF9B8" w:rsidR="00B36425" w:rsidRDefault="00691544" w:rsidP="00062DD2">
      <w:pPr>
        <w:jc w:val="both"/>
      </w:pPr>
      <w:ins w:id="561" w:author="Ben Fels" w:date="2024-12-21T19:09:00Z" w16du:dateUtc="2024-12-21T18:09:00Z">
        <w:r w:rsidRPr="00C2340B">
          <w:rPr>
            <w:highlight w:val="green"/>
          </w:rPr>
          <w:t xml:space="preserve">Im Rahmen der </w:t>
        </w:r>
      </w:ins>
      <w:r>
        <w:rPr>
          <w:highlight w:val="green"/>
        </w:rPr>
        <w:t>Untersuchung</w:t>
      </w:r>
      <w:ins w:id="562"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63"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64"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65" w:author="Ben Fels" w:date="2024-12-21T19:09:00Z" w16du:dateUtc="2024-12-21T18:09:00Z">
        <w:r w:rsidR="00825186" w:rsidRPr="00F00441">
          <w:t>des LLMs</w:t>
        </w:r>
      </w:ins>
      <w:r w:rsidR="00795DB3">
        <w:t xml:space="preserve"> analysiert werden kann</w:t>
      </w:r>
      <w:ins w:id="566"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67" w:author="Ben Fels" w:date="2024-12-21T19:09:00Z" w16du:dateUtc="2024-12-21T18:09:00Z">
            <w:rPr>
              <w:b/>
              <w:lang w:val="en-US"/>
            </w:rPr>
          </w:rPrChange>
        </w:rPr>
        <w:pPrChange w:id="568"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69" w:name="_Toc188817225"/>
      <w:r>
        <w:t>Prompts</w:t>
      </w:r>
      <w:bookmarkEnd w:id="569"/>
    </w:p>
    <w:p w14:paraId="6DD53458" w14:textId="2BB674F4" w:rsidR="003A08DE" w:rsidRPr="00494A51" w:rsidRDefault="00953072" w:rsidP="008A74D9">
      <w:pPr>
        <w:jc w:val="both"/>
        <w:rPr>
          <w:ins w:id="570"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 xml:space="preserve">(Brown et al., 2020, S. 6–7; </w:t>
      </w:r>
      <w:r w:rsidR="00E412B3" w:rsidRPr="00E412B3">
        <w:rPr>
          <w:rFonts w:cs="Arial"/>
          <w:highlight w:val="magenta"/>
        </w:rPr>
        <w:lastRenderedPageBreak/>
        <w:t>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71"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72"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73" w:author="Ben Fels" w:date="2024-12-21T11:37:00Z" w16du:dateUtc="2024-12-21T10:37:00Z"/>
          <w:b/>
        </w:rPr>
      </w:pPr>
      <w:r>
        <w:rPr>
          <w:b/>
        </w:rPr>
        <w:t>Zero</w:t>
      </w:r>
      <w:ins w:id="574" w:author="Ben Fels" w:date="2024-12-21T11:41:00Z" w16du:dateUtc="2024-12-21T10:41:00Z">
        <w:r w:rsidRPr="00D05D1C">
          <w:rPr>
            <w:b/>
            <w:rPrChange w:id="575"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76" w:author="Ben Fels" w:date="2024-12-21T11:46:00Z" w16du:dateUtc="2024-12-21T10:46:00Z">
        <w:r w:rsidRPr="00D05D1C">
          <w:rPr>
            <w:highlight w:val="green"/>
          </w:rPr>
          <w:t>ei</w:t>
        </w:r>
        <w:r w:rsidRPr="00D05D1C">
          <w:rPr>
            <w:highlight w:val="green"/>
            <w:rPrChange w:id="57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7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579" w:author="Ben Fels" w:date="2024-12-21T11:41:00Z" w16du:dateUtc="2024-12-21T10:41:00Z">
        <w:r w:rsidRPr="00D36626">
          <w:rPr>
            <w:b/>
            <w:rPrChange w:id="580"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581" w:author="Ben Fels" w:date="2024-12-22T12:25:00Z" w16du:dateUtc="2024-12-22T11:25:00Z">
        <w:r w:rsidR="0068611E" w:rsidRPr="00D36626">
          <w:rPr>
            <w:highlight w:val="green"/>
          </w:rPr>
          <w:t>Input</w:t>
        </w:r>
      </w:ins>
      <w:r w:rsidR="009E1511" w:rsidRPr="00D36626">
        <w:rPr>
          <w:highlight w:val="green"/>
        </w:rPr>
        <w:t xml:space="preserve"> und gewünschtem </w:t>
      </w:r>
      <w:ins w:id="582"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583" w:author="Ben Fels" w:date="2024-12-21T11:40:00Z" w16du:dateUtc="2024-12-21T10:40:00Z"/>
          <w:highlight w:val="green"/>
          <w:lang w:val="en-US"/>
          <w:rPrChange w:id="584" w:author="Ben Fels" w:date="2024-12-21T11:41:00Z" w16du:dateUtc="2024-12-21T10:41:00Z">
            <w:rPr>
              <w:del w:id="585" w:author="Ben Fels" w:date="2024-12-21T11:40:00Z" w16du:dateUtc="2024-12-21T10:40:00Z"/>
            </w:rPr>
          </w:rPrChange>
        </w:rPr>
      </w:pPr>
      <w:ins w:id="586" w:author="Ben Fels" w:date="2024-12-21T11:41:00Z" w16du:dateUtc="2024-12-21T10:41:00Z">
        <w:r w:rsidRPr="00D36626">
          <w:rPr>
            <w:b/>
            <w:lang w:val="en-US"/>
            <w:rPrChange w:id="587"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588" w:author="Ben Fels" w:date="2024-12-21T11:40:00Z" w16du:dateUtc="2024-12-21T10:40:00Z">
        <w:r w:rsidR="001A4072" w:rsidRPr="00B20D3A" w:rsidDel="0015399A">
          <w:rPr>
            <w:b/>
            <w:highlight w:val="green"/>
            <w:lang w:val="en-US"/>
            <w:rPrChange w:id="589"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590" w:author="Ben Fels" w:date="2024-12-21T11:41:00Z" w16du:dateUtc="2024-12-21T10:41:00Z">
              <w:rPr>
                <w:highlight w:val="magenta"/>
              </w:rPr>
            </w:rPrChange>
          </w:rPr>
          <w:fldChar w:fldCharType="begin"/>
        </w:r>
        <w:r w:rsidR="001A4072" w:rsidRPr="00B20D3A" w:rsidDel="0015399A">
          <w:rPr>
            <w:b/>
            <w:highlight w:val="green"/>
            <w:lang w:val="en-US"/>
            <w:rPrChange w:id="591"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592" w:author="Ben Fels" w:date="2024-12-21T11:41:00Z" w16du:dateUtc="2024-12-21T10:41:00Z">
              <w:rPr>
                <w:highlight w:val="magenta"/>
              </w:rPr>
            </w:rPrChange>
          </w:rPr>
          <w:fldChar w:fldCharType="separate"/>
        </w:r>
        <w:r w:rsidR="001A4072" w:rsidRPr="00B20D3A" w:rsidDel="0015399A">
          <w:rPr>
            <w:rFonts w:cs="Arial"/>
            <w:b/>
            <w:highlight w:val="green"/>
            <w:lang w:val="en-US"/>
            <w:rPrChange w:id="593" w:author="Ben Fels" w:date="2024-12-21T11:41:00Z" w16du:dateUtc="2024-12-21T10:41:00Z">
              <w:rPr>
                <w:rFonts w:cs="Arial"/>
                <w:highlight w:val="magenta"/>
              </w:rPr>
            </w:rPrChange>
          </w:rPr>
          <w:delText>(Tunstall et al., 2023, S. 330)</w:delText>
        </w:r>
        <w:r w:rsidR="001A4072" w:rsidRPr="00B20D3A" w:rsidDel="0015399A">
          <w:rPr>
            <w:b/>
            <w:highlight w:val="green"/>
            <w:rPrChange w:id="594" w:author="Ben Fels" w:date="2024-12-21T11:41:00Z" w16du:dateUtc="2024-12-21T10:41:00Z">
              <w:rPr>
                <w:highlight w:val="magenta"/>
              </w:rPr>
            </w:rPrChange>
          </w:rPr>
          <w:fldChar w:fldCharType="end"/>
        </w:r>
        <w:r w:rsidR="001A4072" w:rsidRPr="00B20D3A" w:rsidDel="0015399A">
          <w:rPr>
            <w:b/>
            <w:highlight w:val="green"/>
            <w:lang w:val="en-US"/>
            <w:rPrChange w:id="595"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596"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597"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598" w:author="Ben Fels" w:date="2024-12-22T12:25:00Z" w16du:dateUtc="2024-12-22T11:25:00Z">
        <w:r w:rsidRPr="0069508D">
          <w:rPr>
            <w:highlight w:val="green"/>
          </w:rPr>
          <w:t xml:space="preserve">Input-Output Paare übergeben. </w:t>
        </w:r>
      </w:ins>
      <w:ins w:id="599" w:author="Ben Fels" w:date="2024-12-21T11:47:00Z" w16du:dateUtc="2024-12-21T10:47:00Z">
        <w:r w:rsidRPr="008D0C78">
          <w:rPr>
            <w:rFonts w:cs="Arial"/>
            <w:highlight w:val="magenta"/>
            <w:lang w:val="en-US"/>
          </w:rPr>
          <w:t xml:space="preserve">Brown et al. </w:t>
        </w:r>
        <w:commentRangeStart w:id="600"/>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2332C7">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601" w:author="Ben Fels" w:date="2024-12-21T11:47:00Z" w16du:dateUtc="2024-12-21T10:47:00Z">
        <w:r w:rsidRPr="0069508D">
          <w:rPr>
            <w:highlight w:val="magenta"/>
          </w:rPr>
          <w:fldChar w:fldCharType="separate"/>
        </w:r>
      </w:ins>
      <w:r w:rsidR="00992457" w:rsidRPr="002332C7">
        <w:rPr>
          <w:rFonts w:cs="Arial"/>
          <w:highlight w:val="magenta"/>
          <w:lang w:val="en-US"/>
        </w:rPr>
        <w:t>(2020, S. 6, 10)</w:t>
      </w:r>
      <w:ins w:id="602" w:author="Ben Fels" w:date="2024-12-21T11:47:00Z" w16du:dateUtc="2024-12-21T10:47:00Z">
        <w:r w:rsidRPr="0069508D">
          <w:rPr>
            <w:highlight w:val="magenta"/>
          </w:rPr>
          <w:fldChar w:fldCharType="end"/>
        </w:r>
      </w:ins>
      <w:commentRangeEnd w:id="600"/>
      <w:r w:rsidR="00992457">
        <w:rPr>
          <w:rStyle w:val="Kommentarzeichen"/>
        </w:rPr>
        <w:commentReference w:id="600"/>
      </w:r>
      <w:ins w:id="603" w:author="Ben Fels" w:date="2024-12-21T11:47:00Z" w16du:dateUtc="2024-12-21T10:47:00Z">
        <w:r w:rsidRPr="002332C7">
          <w:rPr>
            <w:lang w:val="en-US"/>
          </w:rPr>
          <w:t xml:space="preserve"> </w:t>
        </w:r>
      </w:ins>
      <w:r w:rsidR="0041583C" w:rsidRPr="002332C7">
        <w:rPr>
          <w:lang w:val="en-US"/>
        </w:rPr>
        <w:t xml:space="preserve">verwenden </w:t>
      </w:r>
      <w:ins w:id="604" w:author="Ben Fels" w:date="2024-12-21T11:47:00Z" w16du:dateUtc="2024-12-21T10:47:00Z">
        <w:r w:rsidRPr="002332C7">
          <w:rPr>
            <w:highlight w:val="green"/>
            <w:lang w:val="en-US"/>
          </w:rPr>
          <w:t>dabei in der Regel zwischen 10 und 100 Beispiele</w:t>
        </w:r>
      </w:ins>
      <w:r w:rsidR="00B8221D" w:rsidRPr="002332C7">
        <w:rPr>
          <w:highlight w:val="green"/>
          <w:lang w:val="en-US"/>
        </w:rPr>
        <w:t xml:space="preserve">, je nach der Größe des Kontextfensters des </w:t>
      </w:r>
      <w:r w:rsidR="00A6543F" w:rsidRPr="002332C7">
        <w:rPr>
          <w:highlight w:val="green"/>
          <w:lang w:val="en-US"/>
        </w:rPr>
        <w:t>LLMs</w:t>
      </w:r>
      <w:ins w:id="605" w:author="Ben Fels" w:date="2024-12-21T11:47:00Z" w16du:dateUtc="2024-12-21T10:47:00Z">
        <w:r w:rsidRPr="002332C7">
          <w:rPr>
            <w:highlight w:val="green"/>
            <w:lang w:val="en-US"/>
          </w:rPr>
          <w:t>.</w:t>
        </w:r>
      </w:ins>
      <w:r w:rsidR="006C3CFA" w:rsidRPr="002332C7">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606"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607"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08"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09"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10" w:author="Ben Fels" w:date="2024-12-22T17:45:00Z" w16du:dateUtc="2024-12-22T16:45:00Z">
          <w:pPr>
            <w:pStyle w:val="berschrift3"/>
          </w:pPr>
        </w:pPrChange>
      </w:pPr>
      <w:r w:rsidRPr="005C290E">
        <w:rPr>
          <w:b/>
          <w:lang w:val="en-US"/>
          <w:rPrChange w:id="611"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12"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613"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14"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2332C7">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15" w:author="Ben Fels" w:date="2024-12-22T11:53:00Z" w16du:dateUtc="2024-12-22T10:53:00Z">
            <w:rPr>
              <w:rFonts w:cs="Arial"/>
            </w:rPr>
          </w:rPrChange>
        </w:rPr>
        <w:t xml:space="preserve">Wei et al. </w:t>
      </w:r>
      <w:r w:rsidR="00324F58" w:rsidRPr="005C290E">
        <w:rPr>
          <w:bCs/>
          <w:highlight w:val="magenta"/>
          <w:rPrChange w:id="616"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17" w:author="Ben Fels" w:date="2024-12-22T11:53:00Z" w16du:dateUtc="2024-12-22T10:53:00Z">
            <w:rPr>
              <w:bCs/>
            </w:rPr>
          </w:rPrChange>
        </w:rPr>
        <w:fldChar w:fldCharType="separate"/>
      </w:r>
      <w:r w:rsidR="00ED055E" w:rsidRPr="005C290E">
        <w:rPr>
          <w:rFonts w:cs="Arial"/>
          <w:highlight w:val="magenta"/>
          <w:rPrChange w:id="618" w:author="Ben Fels" w:date="2024-12-22T11:53:00Z" w16du:dateUtc="2024-12-22T10:53:00Z">
            <w:rPr>
              <w:rFonts w:cs="Arial"/>
            </w:rPr>
          </w:rPrChange>
        </w:rPr>
        <w:t>(2023)</w:t>
      </w:r>
      <w:r w:rsidR="00324F58" w:rsidRPr="005C290E">
        <w:rPr>
          <w:bCs/>
          <w:highlight w:val="magenta"/>
          <w:rPrChange w:id="619"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 xml:space="preserve">Auf den </w:t>
      </w:r>
      <w:r w:rsidR="0085671A" w:rsidRPr="008805F2">
        <w:rPr>
          <w:bCs/>
          <w:highlight w:val="green"/>
        </w:rPr>
        <w:lastRenderedPageBreak/>
        <w:t>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20" w:author="Ben Fels" w:date="2024-12-22T11:51:00Z" w16du:dateUtc="2024-12-22T10:51:00Z"/>
          <w:bCs/>
          <w:highlight w:val="green"/>
        </w:rPr>
        <w:pPrChange w:id="621"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22" w:author="Ben Fels" w:date="2024-12-22T19:54:00Z" w16du:dateUtc="2024-12-22T18:54:00Z">
        <w:r w:rsidR="003C1254" w:rsidRPr="009A1D0F" w:rsidDel="004256BC">
          <w:rPr>
            <w:bCs/>
            <w:highlight w:val="green"/>
            <w:rPrChange w:id="623"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24" w:author="Ben Fels" w:date="2024-12-22T11:10:00Z" w16du:dateUtc="2024-12-22T10:10:00Z">
              <w:rPr>
                <w:bCs/>
              </w:rPr>
            </w:rPrChange>
          </w:rPr>
          <w:fldChar w:fldCharType="separate"/>
        </w:r>
        <w:r w:rsidR="003C1254" w:rsidRPr="009A1D0F" w:rsidDel="004256BC">
          <w:rPr>
            <w:rFonts w:cs="Arial"/>
            <w:highlight w:val="green"/>
            <w:rPrChange w:id="625" w:author="Ben Fels" w:date="2024-12-22T11:10:00Z" w16du:dateUtc="2024-12-22T10:10:00Z">
              <w:rPr>
                <w:rFonts w:cs="Arial"/>
              </w:rPr>
            </w:rPrChange>
          </w:rPr>
          <w:delText>(Trad &amp; Chehab, 2024, S. 369)</w:delText>
        </w:r>
        <w:r w:rsidR="003C1254" w:rsidRPr="009A1D0F" w:rsidDel="004256BC">
          <w:rPr>
            <w:bCs/>
            <w:highlight w:val="green"/>
            <w:rPrChange w:id="626" w:author="Ben Fels" w:date="2024-12-22T11:10:00Z" w16du:dateUtc="2024-12-22T10:10:00Z">
              <w:rPr>
                <w:bCs/>
              </w:rPr>
            </w:rPrChange>
          </w:rPr>
          <w:fldChar w:fldCharType="end"/>
        </w:r>
      </w:del>
    </w:p>
    <w:p w14:paraId="5AE96B26" w14:textId="6718F2DA" w:rsidR="004256BC" w:rsidRDefault="008E1D91">
      <w:pPr>
        <w:jc w:val="both"/>
        <w:rPr>
          <w:bCs/>
        </w:rPr>
      </w:pPr>
      <w:ins w:id="627" w:author="Ben Fels" w:date="2024-12-22T18:16:00Z" w16du:dateUtc="2024-12-22T17:16:00Z">
        <w:r w:rsidRPr="00AC2170">
          <w:rPr>
            <w:bCs/>
            <w:rPrChange w:id="62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29" w:author="Ben Fels" w:date="2024-12-22T18:16:00Z" w16du:dateUtc="2024-12-22T17:16:00Z">
        <w:r>
          <w:rPr>
            <w:bCs/>
          </w:rPr>
          <w:t xml:space="preserve"> </w:t>
        </w:r>
      </w:ins>
      <w:ins w:id="630" w:author="Ben Fels" w:date="2024-12-22T18:08:00Z" w16du:dateUtc="2024-12-22T17:08:00Z">
        <w:r w:rsidR="00D05ADC" w:rsidRPr="0039768F">
          <w:rPr>
            <w:bCs/>
            <w:highlight w:val="magenta"/>
            <w:rPrChange w:id="631" w:author="Ben Fels" w:date="2024-12-22T18:10:00Z" w16du:dateUtc="2024-12-22T17:10:00Z">
              <w:rPr>
                <w:bCs/>
                <w:lang w:val="en-US"/>
              </w:rPr>
            </w:rPrChange>
          </w:rPr>
          <w:t xml:space="preserve">OpenAI </w:t>
        </w:r>
      </w:ins>
      <w:r w:rsidR="000F68E6" w:rsidRPr="008328FE">
        <w:rPr>
          <w:bCs/>
          <w:highlight w:val="magenta"/>
          <w:lang w:val="en-US"/>
          <w:rPrChange w:id="63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3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34" w:author="Ben Fels" w:date="2024-12-22T18:10:00Z" w16du:dateUtc="2024-12-22T17:10:00Z">
            <w:rPr>
              <w:bCs/>
              <w:lang w:val="en-US"/>
            </w:rPr>
          </w:rPrChange>
        </w:rPr>
        <w:fldChar w:fldCharType="end"/>
      </w:r>
      <w:ins w:id="635" w:author="Ben Fels" w:date="2024-12-22T18:08:00Z" w16du:dateUtc="2024-12-22T17:08:00Z">
        <w:r w:rsidR="00D05ADC" w:rsidRPr="00D05ADC">
          <w:rPr>
            <w:bCs/>
            <w:rPrChange w:id="636"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37" w:author="Ben Fels" w:date="2024-12-22T18:13:00Z" w16du:dateUtc="2024-12-22T17:13:00Z">
        <w:r w:rsidR="00427542" w:rsidRPr="00B76032">
          <w:rPr>
            <w:bCs/>
            <w:highlight w:val="green"/>
          </w:rPr>
          <w:t xml:space="preserve">beispielsweise </w:t>
        </w:r>
      </w:ins>
      <w:ins w:id="638"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39"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40" w:author="Ben Fels" w:date="2024-12-22T20:42:00Z" w16du:dateUtc="2024-12-22T19:42:00Z">
        <w:r w:rsidR="00585481" w:rsidRPr="00B76032">
          <w:rPr>
            <w:bCs/>
            <w:highlight w:val="green"/>
          </w:rPr>
          <w:t xml:space="preserve"> </w:t>
        </w:r>
      </w:ins>
      <w:ins w:id="641" w:author="Ben Fels" w:date="2024-12-22T20:05:00Z" w16du:dateUtc="2024-12-22T19:05:00Z">
        <w:r w:rsidR="00A77CE4" w:rsidRPr="00B76032">
          <w:rPr>
            <w:bCs/>
            <w:highlight w:val="green"/>
          </w:rPr>
          <w:t xml:space="preserve">und </w:t>
        </w:r>
      </w:ins>
      <w:ins w:id="642" w:author="Ben Fels" w:date="2024-12-22T18:13:00Z" w16du:dateUtc="2024-12-22T17:13:00Z">
        <w:r w:rsidR="00A51F5C" w:rsidRPr="00B76032">
          <w:rPr>
            <w:bCs/>
            <w:highlight w:val="green"/>
          </w:rPr>
          <w:t xml:space="preserve">die Verwendung </w:t>
        </w:r>
      </w:ins>
      <w:ins w:id="643" w:author="Ben Fels" w:date="2024-12-22T18:14:00Z" w16du:dateUtc="2024-12-22T17:14:00Z">
        <w:r w:rsidR="000A7B42" w:rsidRPr="00B76032">
          <w:rPr>
            <w:bCs/>
            <w:highlight w:val="green"/>
          </w:rPr>
          <w:t>von Begrenzungszeichen</w:t>
        </w:r>
      </w:ins>
      <w:ins w:id="644" w:author="Ben Fels" w:date="2024-12-22T19:55:00Z" w16du:dateUtc="2024-12-22T18:55:00Z">
        <w:r w:rsidR="0085445A" w:rsidRPr="00B76032">
          <w:rPr>
            <w:bCs/>
            <w:highlight w:val="green"/>
          </w:rPr>
          <w:t xml:space="preserve"> </w:t>
        </w:r>
      </w:ins>
      <w:ins w:id="645" w:author="Ben Fels" w:date="2024-12-22T19:11:00Z" w16du:dateUtc="2024-12-22T18:11:00Z">
        <w:r w:rsidR="00DC0016" w:rsidRPr="00B76032">
          <w:rPr>
            <w:bCs/>
            <w:highlight w:val="green"/>
          </w:rPr>
          <w:t>sowie den systematischen T</w:t>
        </w:r>
      </w:ins>
      <w:ins w:id="646" w:author="Ben Fels" w:date="2024-12-22T19:12:00Z" w16du:dateUtc="2024-12-22T18:12:00Z">
        <w:r w:rsidR="00DC0016" w:rsidRPr="00B76032">
          <w:rPr>
            <w:bCs/>
            <w:highlight w:val="green"/>
          </w:rPr>
          <w:t>est von</w:t>
        </w:r>
        <w:r w:rsidR="00447506" w:rsidRPr="00B76032">
          <w:rPr>
            <w:bCs/>
            <w:highlight w:val="green"/>
          </w:rPr>
          <w:t xml:space="preserve"> Veränderungen</w:t>
        </w:r>
      </w:ins>
      <w:ins w:id="647"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48"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49"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50" w:author="Ben Fels" w:date="2024-12-22T11:05:00Z" w16du:dateUtc="2024-12-22T10:05:00Z">
        <w:r w:rsidR="00590195" w:rsidRPr="001541CE">
          <w:rPr>
            <w:highlight w:val="green"/>
          </w:rPr>
          <w:t xml:space="preserve">ie multilingualen Fähigkeiten </w:t>
        </w:r>
      </w:ins>
      <w:ins w:id="651" w:author="Ben Fels" w:date="2024-12-22T11:50:00Z" w16du:dateUtc="2024-12-22T10:50:00Z">
        <w:r w:rsidR="00AA1D07" w:rsidRPr="001541CE">
          <w:rPr>
            <w:highlight w:val="green"/>
          </w:rPr>
          <w:t xml:space="preserve">des </w:t>
        </w:r>
      </w:ins>
      <w:ins w:id="652" w:author="Ben Fels" w:date="2024-12-22T11:05:00Z" w16du:dateUtc="2024-12-22T10:05:00Z">
        <w:r w:rsidR="00590195" w:rsidRPr="001541CE">
          <w:rPr>
            <w:highlight w:val="green"/>
          </w:rPr>
          <w:t xml:space="preserve">LLMs nicht </w:t>
        </w:r>
      </w:ins>
      <w:ins w:id="653" w:author="Ben Fels" w:date="2024-12-22T11:52:00Z" w16du:dateUtc="2024-12-22T10:52:00Z">
        <w:r w:rsidR="00DC30B8" w:rsidRPr="001541CE">
          <w:rPr>
            <w:highlight w:val="green"/>
          </w:rPr>
          <w:t>Teil dieser Untersuchung</w:t>
        </w:r>
      </w:ins>
      <w:r w:rsidR="00D802DF" w:rsidRPr="001541CE">
        <w:rPr>
          <w:highlight w:val="green"/>
        </w:rPr>
        <w:t xml:space="preserve"> sind</w:t>
      </w:r>
      <w:ins w:id="654"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Tokenanzahl für die Aufsätze beträgt 372 Tokens und 915 Tokens für die als JSON-Objekte transformierten Annotationen. Ein einzelnes Input-Output-Paar umfasst demnach im Durchschnitt 1.287 Tokens. </w:t>
      </w:r>
      <w:r w:rsidR="00336DD0" w:rsidRPr="00EE12A3">
        <w:rPr>
          <w:bCs/>
          <w:highlight w:val="green"/>
        </w:rPr>
        <w:t xml:space="preserve">Die Anzahl der übergebenen Tokens pro Prompt steigt mit zunehmender Komplexität. Der ZS-Prompt umfasst 82 Tokens, wohingegen der FS-Prompt mit 40 Beispielen, einer </w:t>
      </w:r>
      <w:r w:rsidR="00336DD0" w:rsidRPr="00EE12A3">
        <w:rPr>
          <w:bCs/>
          <w:highlight w:val="green"/>
        </w:rPr>
        <w:lastRenderedPageBreak/>
        <w:t>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55" w:author="Ben Fels" w:date="2024-12-21T19:09:00Z" w16du:dateUtc="2024-12-21T18:09:00Z">
        <w:r w:rsidR="00D36847" w:rsidRPr="003B6FFA">
          <w:rPr>
            <w:highlight w:val="green"/>
          </w:rPr>
          <w:t xml:space="preserve">Die Ausgaben des LLMs </w:t>
        </w:r>
      </w:ins>
      <w:ins w:id="656" w:author="Ben Fels" w:date="2024-12-22T10:45:00Z" w16du:dateUtc="2024-12-22T09:45:00Z">
        <w:r w:rsidR="00D36847" w:rsidRPr="003B6FFA">
          <w:rPr>
            <w:highlight w:val="green"/>
          </w:rPr>
          <w:t>werden</w:t>
        </w:r>
      </w:ins>
      <w:ins w:id="657"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1A5652AA" w:rsidR="009B2AC2" w:rsidRDefault="00207B84">
      <w:pPr>
        <w:pStyle w:val="berschrift3"/>
        <w:rPr>
          <w:ins w:id="658" w:author="Ben Fels" w:date="2024-12-21T19:09:00Z" w16du:dateUtc="2024-12-21T18:09:00Z"/>
        </w:rPr>
        <w:pPrChange w:id="659" w:author="Ben Fels" w:date="2024-12-22T10:46:00Z" w16du:dateUtc="2024-12-22T09:46:00Z">
          <w:pPr>
            <w:jc w:val="both"/>
          </w:pPr>
        </w:pPrChange>
      </w:pPr>
      <w:bookmarkStart w:id="660" w:name="_Toc188817226"/>
      <w:r>
        <w:t>Evaluationsmetrik</w:t>
      </w:r>
      <w:bookmarkEnd w:id="660"/>
      <w:r w:rsidR="00A83378">
        <w:t>en</w:t>
      </w:r>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 xml:space="preserve">Modell extrahierten Textabschnitte von der </w:t>
      </w:r>
      <w:r w:rsidRPr="00E254C0">
        <w:rPr>
          <w:highlight w:val="green"/>
        </w:rPr>
        <w:lastRenderedPageBreak/>
        <w:t>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661"/>
      <w:r w:rsidR="00203922" w:rsidRPr="00A15D67">
        <w:rPr>
          <w:highlight w:val="green"/>
        </w:rPr>
        <w:t>Python-Bibliothek</w:t>
      </w:r>
      <w:commentRangeEnd w:id="661"/>
      <w:r w:rsidR="00203922" w:rsidRPr="00A15D67">
        <w:rPr>
          <w:rStyle w:val="Kommentarzeichen"/>
          <w:highlight w:val="green"/>
        </w:rPr>
        <w:commentReference w:id="661"/>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 xml:space="preserve">durch </w:t>
      </w:r>
      <w:r w:rsidR="003317D3" w:rsidRPr="00A15D67">
        <w:rPr>
          <w:highlight w:val="green"/>
        </w:rPr>
        <w:lastRenderedPageBreak/>
        <w:t>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62"/>
      <w:r w:rsidR="009B2AC2" w:rsidRPr="005A7923">
        <w:rPr>
          <w:highlight w:val="green"/>
        </w:rPr>
        <w:t xml:space="preserve">0,75 </w:t>
      </w:r>
      <w:commentRangeEnd w:id="662"/>
      <w:r w:rsidR="009B2AC2" w:rsidRPr="005A7923">
        <w:rPr>
          <w:rStyle w:val="Kommentarzeichen"/>
          <w:highlight w:val="green"/>
        </w:rPr>
        <w:commentReference w:id="662"/>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w:t>
      </w:r>
      <w:r w:rsidRPr="00B7025E">
        <w:rPr>
          <w:highlight w:val="green"/>
        </w:rPr>
        <w:lastRenderedPageBreak/>
        <w:t xml:space="preserve">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663"/>
      <w:commentRangeStart w:id="664"/>
      <w:r w:rsidRPr="003B530C">
        <w:rPr>
          <w:highlight w:val="green"/>
        </w:rPr>
        <w:t>nicht-argumentativen Texte als solche ebenfalls annotiert werden</w:t>
      </w:r>
      <w:commentRangeEnd w:id="663"/>
      <w:r w:rsidR="004472F6">
        <w:rPr>
          <w:rStyle w:val="Kommentarzeichen"/>
        </w:rPr>
        <w:commentReference w:id="663"/>
      </w:r>
      <w:commentRangeEnd w:id="664"/>
      <w:r w:rsidR="00A1342C">
        <w:rPr>
          <w:rStyle w:val="Kommentarzeichen"/>
        </w:rPr>
        <w:commentReference w:id="664"/>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36619F15" w:rsidR="00CC3E1C" w:rsidRDefault="009B2AC2" w:rsidP="00632AFF">
      <w:pPr>
        <w:jc w:val="both"/>
        <w:rPr>
          <w:bCs/>
        </w:rPr>
      </w:pPr>
      <w:r>
        <w:t>Nichtsdestotrotz lassen sich aus den Werten der Konfusionsmatrix diejenigen Klassifikationsmetriken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65"/>
      <w:r w:rsidRPr="00632AFF">
        <w:rPr>
          <w:highlight w:val="green"/>
        </w:rPr>
        <w:t>Eine hohe Precision allein könnte bedeuten, dass nur wenige tatsächliche Behauptungen vom LLM identifiziert werden</w:t>
      </w:r>
      <w:commentRangeEnd w:id="665"/>
      <w:r w:rsidRPr="00632AFF">
        <w:rPr>
          <w:rStyle w:val="Kommentarzeichen"/>
          <w:highlight w:val="green"/>
        </w:rPr>
        <w:commentReference w:id="665"/>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590195" w:rsidRDefault="00830E12" w:rsidP="007C3A77">
      <w:pPr>
        <w:autoSpaceDE w:val="0"/>
        <w:autoSpaceDN w:val="0"/>
        <w:adjustRightInd w:val="0"/>
        <w:spacing w:after="0"/>
        <w:jc w:val="both"/>
        <w:rPr>
          <w:ins w:id="666"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667" w:author="Ben Fels" w:date="2024-12-21T11:47:00Z" w16du:dateUtc="2024-12-21T10:47:00Z"/>
          <w:lang w:val="en-US"/>
          <w:rPrChange w:id="668" w:author="Ben Fels" w:date="2024-12-21T18:24:00Z" w16du:dateUtc="2024-12-21T17:24:00Z">
            <w:rPr>
              <w:del w:id="669" w:author="Ben Fels" w:date="2024-12-21T11:47:00Z" w16du:dateUtc="2024-12-21T10:47:00Z"/>
              <w:b/>
              <w:i/>
              <w:lang w:val="en-US"/>
            </w:rPr>
          </w:rPrChange>
        </w:rPr>
      </w:pPr>
      <w:bookmarkStart w:id="670" w:name="_Toc185697462"/>
      <w:bookmarkStart w:id="671" w:name="_Toc186791538"/>
      <w:bookmarkStart w:id="672" w:name="_Toc187929391"/>
      <w:bookmarkStart w:id="673" w:name="_Toc188431119"/>
      <w:bookmarkStart w:id="674" w:name="_Toc188531705"/>
      <w:bookmarkStart w:id="675" w:name="_Toc188683518"/>
      <w:bookmarkStart w:id="676" w:name="_Toc188817227"/>
      <w:bookmarkEnd w:id="670"/>
      <w:bookmarkEnd w:id="671"/>
      <w:bookmarkEnd w:id="672"/>
      <w:bookmarkEnd w:id="673"/>
      <w:bookmarkEnd w:id="674"/>
      <w:bookmarkEnd w:id="675"/>
      <w:bookmarkEnd w:id="676"/>
      <w:commentRangeStart w:id="67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678" w:author="Ben Fels" w:date="2024-12-21T11:47:00Z" w16du:dateUtc="2024-12-21T10:47:00Z"/>
          <w:lang w:val="en-US"/>
          <w:rPrChange w:id="679" w:author="Ben Fels" w:date="2024-12-21T18:24:00Z" w16du:dateUtc="2024-12-21T17:24:00Z">
            <w:rPr>
              <w:del w:id="680" w:author="Ben Fels" w:date="2024-12-21T11:47:00Z" w16du:dateUtc="2024-12-21T10:47:00Z"/>
            </w:rPr>
          </w:rPrChange>
        </w:rPr>
      </w:pPr>
      <w:del w:id="681" w:author="Ben Fels" w:date="2024-12-21T11:47:00Z" w16du:dateUtc="2024-12-21T10:47:00Z">
        <w:r w:rsidRPr="002F4B5A" w:rsidDel="002A4580">
          <w:rPr>
            <w:lang w:val="en-US"/>
            <w:rPrChange w:id="682" w:author="Ben Fels" w:date="2024-12-21T18:24:00Z" w16du:dateUtc="2024-12-21T17:24:00Z">
              <w:rPr/>
            </w:rPrChange>
          </w:rPr>
          <w:delText>Zero-Shot</w:delText>
        </w:r>
        <w:r w:rsidR="00490397" w:rsidRPr="002F4B5A" w:rsidDel="002A4580">
          <w:rPr>
            <w:lang w:val="en-US"/>
            <w:rPrChange w:id="683" w:author="Ben Fels" w:date="2024-12-21T18:24:00Z" w16du:dateUtc="2024-12-21T17:24:00Z">
              <w:rPr/>
            </w:rPrChange>
          </w:rPr>
          <w:delText>: Kein Beispiel übergeben</w:delText>
        </w:r>
        <w:bookmarkStart w:id="684" w:name="_Toc185697463"/>
        <w:bookmarkStart w:id="685" w:name="_Toc186791539"/>
        <w:bookmarkStart w:id="686" w:name="_Toc187929392"/>
        <w:bookmarkStart w:id="687" w:name="_Toc188431120"/>
        <w:bookmarkStart w:id="688" w:name="_Toc188531706"/>
        <w:bookmarkStart w:id="689" w:name="_Toc188683519"/>
        <w:bookmarkStart w:id="690" w:name="_Toc188817228"/>
        <w:bookmarkEnd w:id="684"/>
        <w:bookmarkEnd w:id="685"/>
        <w:bookmarkEnd w:id="686"/>
        <w:bookmarkEnd w:id="687"/>
        <w:bookmarkEnd w:id="688"/>
        <w:bookmarkEnd w:id="689"/>
        <w:bookmarkEnd w:id="69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691" w:author="Ben Fels" w:date="2024-12-21T11:47:00Z" w16du:dateUtc="2024-12-21T10:47:00Z"/>
          <w:lang w:val="en-US"/>
          <w:rPrChange w:id="692" w:author="Ben Fels" w:date="2024-12-21T18:24:00Z" w16du:dateUtc="2024-12-21T17:24:00Z">
            <w:rPr>
              <w:del w:id="693" w:author="Ben Fels" w:date="2024-12-21T11:47:00Z" w16du:dateUtc="2024-12-21T10:47:00Z"/>
            </w:rPr>
          </w:rPrChange>
        </w:rPr>
      </w:pPr>
      <w:del w:id="694" w:author="Ben Fels" w:date="2024-12-21T11:47:00Z" w16du:dateUtc="2024-12-21T10:47:00Z">
        <w:r w:rsidRPr="002F4B5A" w:rsidDel="002A4580">
          <w:rPr>
            <w:lang w:val="en-US"/>
            <w:rPrChange w:id="695" w:author="Ben Fels" w:date="2024-12-21T18:24:00Z" w16du:dateUtc="2024-12-21T17:24:00Z">
              <w:rPr/>
            </w:rPrChange>
          </w:rPr>
          <w:delText>One-Shot</w:delText>
        </w:r>
        <w:r w:rsidR="00490397" w:rsidRPr="002F4B5A" w:rsidDel="002A4580">
          <w:rPr>
            <w:lang w:val="en-US"/>
            <w:rPrChange w:id="696" w:author="Ben Fels" w:date="2024-12-21T18:24:00Z" w16du:dateUtc="2024-12-21T17:24:00Z">
              <w:rPr/>
            </w:rPrChange>
          </w:rPr>
          <w:delText>: ein Beispiel übergeben</w:delText>
        </w:r>
        <w:bookmarkStart w:id="697" w:name="_Toc185697464"/>
        <w:bookmarkStart w:id="698" w:name="_Toc186791540"/>
        <w:bookmarkStart w:id="699" w:name="_Toc187929393"/>
        <w:bookmarkStart w:id="700" w:name="_Toc188431121"/>
        <w:bookmarkStart w:id="701" w:name="_Toc188531707"/>
        <w:bookmarkStart w:id="702" w:name="_Toc188683520"/>
        <w:bookmarkStart w:id="703" w:name="_Toc188817229"/>
        <w:bookmarkEnd w:id="697"/>
        <w:bookmarkEnd w:id="698"/>
        <w:bookmarkEnd w:id="699"/>
        <w:bookmarkEnd w:id="700"/>
        <w:bookmarkEnd w:id="701"/>
        <w:bookmarkEnd w:id="702"/>
        <w:bookmarkEnd w:id="703"/>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704" w:author="Ben Fels" w:date="2024-12-21T11:47:00Z" w16du:dateUtc="2024-12-21T10:47:00Z"/>
          <w:lang w:val="en-US"/>
          <w:rPrChange w:id="705" w:author="Ben Fels" w:date="2024-12-21T18:24:00Z" w16du:dateUtc="2024-12-21T17:24:00Z">
            <w:rPr>
              <w:del w:id="706" w:author="Ben Fels" w:date="2024-12-21T11:47:00Z" w16du:dateUtc="2024-12-21T10:47:00Z"/>
            </w:rPr>
          </w:rPrChange>
        </w:rPr>
      </w:pPr>
      <w:del w:id="707" w:author="Ben Fels" w:date="2024-12-21T11:47:00Z" w16du:dateUtc="2024-12-21T10:47:00Z">
        <w:r w:rsidRPr="002F4B5A" w:rsidDel="002A4580">
          <w:rPr>
            <w:lang w:val="en-US"/>
            <w:rPrChange w:id="708" w:author="Ben Fels" w:date="2024-12-21T18:24:00Z" w16du:dateUtc="2024-12-21T17:24:00Z">
              <w:rPr/>
            </w:rPrChange>
          </w:rPr>
          <w:delText>Few-Shot</w:delText>
        </w:r>
        <w:r w:rsidR="00490397" w:rsidRPr="002F4B5A" w:rsidDel="002A4580">
          <w:rPr>
            <w:lang w:val="en-US"/>
            <w:rPrChange w:id="709" w:author="Ben Fels" w:date="2024-12-21T18:24:00Z" w16du:dateUtc="2024-12-21T17:24:00Z">
              <w:rPr/>
            </w:rPrChange>
          </w:rPr>
          <w:delText xml:space="preserve">: </w:delText>
        </w:r>
        <w:r w:rsidR="00633544" w:rsidRPr="002F4B5A" w:rsidDel="002A4580">
          <w:rPr>
            <w:lang w:val="en-US"/>
            <w:rPrChange w:id="710" w:author="Ben Fels" w:date="2024-12-21T18:24:00Z" w16du:dateUtc="2024-12-21T17:24:00Z">
              <w:rPr/>
            </w:rPrChange>
          </w:rPr>
          <w:delText xml:space="preserve">Wie viel Beispiele braucht es, damit es als Few-Shot Learning </w:delText>
        </w:r>
        <w:r w:rsidR="00163016" w:rsidRPr="002F4B5A" w:rsidDel="002A4580">
          <w:rPr>
            <w:lang w:val="en-US"/>
            <w:rPrChange w:id="711" w:author="Ben Fels" w:date="2024-12-21T18:24:00Z" w16du:dateUtc="2024-12-21T17:24:00Z">
              <w:rPr/>
            </w:rPrChange>
          </w:rPr>
          <w:delText>zählt?</w:delText>
        </w:r>
        <w:bookmarkStart w:id="712" w:name="_Toc185697465"/>
        <w:bookmarkStart w:id="713" w:name="_Toc186791541"/>
        <w:bookmarkStart w:id="714" w:name="_Toc187929394"/>
        <w:bookmarkStart w:id="715" w:name="_Toc188431122"/>
        <w:bookmarkStart w:id="716" w:name="_Toc188531708"/>
        <w:bookmarkStart w:id="717" w:name="_Toc188683521"/>
        <w:bookmarkStart w:id="718" w:name="_Toc188817230"/>
        <w:bookmarkEnd w:id="712"/>
        <w:bookmarkEnd w:id="713"/>
        <w:bookmarkEnd w:id="714"/>
        <w:bookmarkEnd w:id="715"/>
        <w:bookmarkEnd w:id="716"/>
        <w:bookmarkEnd w:id="717"/>
        <w:bookmarkEnd w:id="718"/>
      </w:del>
    </w:p>
    <w:p w14:paraId="7E7209C7" w14:textId="13480A68" w:rsidR="00E150E2" w:rsidDel="002A4580" w:rsidRDefault="00E87A82" w:rsidP="00E150E2">
      <w:pPr>
        <w:autoSpaceDE w:val="0"/>
        <w:autoSpaceDN w:val="0"/>
        <w:adjustRightInd w:val="0"/>
        <w:spacing w:after="0"/>
        <w:ind w:left="360"/>
        <w:jc w:val="both"/>
        <w:rPr>
          <w:del w:id="719" w:author="Ben Fels" w:date="2024-12-21T11:47:00Z" w16du:dateUtc="2024-12-21T10:47:00Z"/>
        </w:rPr>
      </w:pPr>
      <w:del w:id="720" w:author="Ben Fels" w:date="2024-12-21T11:47:00Z" w16du:dateUtc="2024-12-21T10:47:00Z">
        <w:r w:rsidRPr="002F4B5A" w:rsidDel="002A4580">
          <w:rPr>
            <w:lang w:val="en-US"/>
            <w:rPrChange w:id="721" w:author="Ben Fels" w:date="2024-12-21T18:24:00Z" w16du:dateUtc="2024-12-21T17:24:00Z">
              <w:rPr/>
            </w:rPrChange>
          </w:rPr>
          <w:delText xml:space="preserve">Nach </w:delText>
        </w:r>
        <w:r w:rsidRPr="002F4B5A" w:rsidDel="002A4580">
          <w:rPr>
            <w:rFonts w:cs="Arial"/>
            <w:highlight w:val="magenta"/>
            <w:lang w:val="en-US"/>
            <w:rPrChange w:id="722"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723"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724"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725"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726"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727"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728" w:name="_Toc185697466"/>
        <w:bookmarkStart w:id="729" w:name="_Toc186791542"/>
        <w:bookmarkStart w:id="730" w:name="_Toc187929395"/>
        <w:bookmarkStart w:id="731" w:name="_Toc188431123"/>
        <w:bookmarkStart w:id="732" w:name="_Toc188531709"/>
        <w:bookmarkStart w:id="733" w:name="_Toc188683522"/>
        <w:bookmarkStart w:id="734" w:name="_Toc188817231"/>
        <w:bookmarkEnd w:id="728"/>
        <w:bookmarkEnd w:id="729"/>
        <w:bookmarkEnd w:id="730"/>
        <w:bookmarkEnd w:id="731"/>
        <w:bookmarkEnd w:id="732"/>
        <w:bookmarkEnd w:id="733"/>
        <w:bookmarkEnd w:id="734"/>
      </w:del>
    </w:p>
    <w:p w14:paraId="0FA3FEE0" w14:textId="0404AE21" w:rsidR="003F347A" w:rsidDel="002A4580" w:rsidRDefault="00F74FD5" w:rsidP="00E150E2">
      <w:pPr>
        <w:autoSpaceDE w:val="0"/>
        <w:autoSpaceDN w:val="0"/>
        <w:adjustRightInd w:val="0"/>
        <w:spacing w:after="0"/>
        <w:ind w:left="360"/>
        <w:jc w:val="both"/>
        <w:rPr>
          <w:del w:id="735" w:author="Ben Fels" w:date="2024-12-21T11:47:00Z" w16du:dateUtc="2024-12-21T10:47:00Z"/>
        </w:rPr>
      </w:pPr>
      <w:del w:id="73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737" w:name="_Toc185697467"/>
        <w:bookmarkStart w:id="738" w:name="_Toc186791543"/>
        <w:bookmarkStart w:id="739" w:name="_Toc187929396"/>
        <w:bookmarkStart w:id="740" w:name="_Toc188431124"/>
        <w:bookmarkStart w:id="741" w:name="_Toc188531710"/>
        <w:bookmarkStart w:id="742" w:name="_Toc188683523"/>
        <w:bookmarkStart w:id="743" w:name="_Toc188817232"/>
        <w:bookmarkEnd w:id="737"/>
        <w:bookmarkEnd w:id="738"/>
        <w:bookmarkEnd w:id="739"/>
        <w:bookmarkEnd w:id="740"/>
        <w:bookmarkEnd w:id="741"/>
        <w:bookmarkEnd w:id="742"/>
        <w:bookmarkEnd w:id="743"/>
      </w:del>
    </w:p>
    <w:p w14:paraId="55A6E6F9" w14:textId="42D9A0F9" w:rsidR="00027FDA" w:rsidDel="002A4580" w:rsidRDefault="00027FDA" w:rsidP="00E150E2">
      <w:pPr>
        <w:autoSpaceDE w:val="0"/>
        <w:autoSpaceDN w:val="0"/>
        <w:adjustRightInd w:val="0"/>
        <w:spacing w:after="0"/>
        <w:ind w:left="360"/>
        <w:jc w:val="both"/>
        <w:rPr>
          <w:del w:id="744" w:author="Ben Fels" w:date="2024-12-21T11:47:00Z" w16du:dateUtc="2024-12-21T10:47:00Z"/>
        </w:rPr>
      </w:pPr>
      <w:del w:id="745"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746" w:name="_Toc185697468"/>
        <w:bookmarkStart w:id="747" w:name="_Toc186791544"/>
        <w:bookmarkStart w:id="748" w:name="_Toc187929397"/>
        <w:bookmarkStart w:id="749" w:name="_Toc188431125"/>
        <w:bookmarkStart w:id="750" w:name="_Toc188531711"/>
        <w:bookmarkStart w:id="751" w:name="_Toc188683524"/>
        <w:bookmarkStart w:id="752" w:name="_Toc188817233"/>
        <w:bookmarkEnd w:id="746"/>
        <w:bookmarkEnd w:id="747"/>
        <w:bookmarkEnd w:id="748"/>
        <w:bookmarkEnd w:id="749"/>
        <w:bookmarkEnd w:id="750"/>
        <w:bookmarkEnd w:id="751"/>
        <w:bookmarkEnd w:id="752"/>
      </w:del>
    </w:p>
    <w:p w14:paraId="03AD6F39" w14:textId="4864511F" w:rsidR="00E150E2" w:rsidDel="002A4580" w:rsidRDefault="006B0454" w:rsidP="00E150E2">
      <w:pPr>
        <w:autoSpaceDE w:val="0"/>
        <w:autoSpaceDN w:val="0"/>
        <w:adjustRightInd w:val="0"/>
        <w:spacing w:after="0"/>
        <w:ind w:left="360"/>
        <w:jc w:val="both"/>
        <w:rPr>
          <w:del w:id="753" w:author="Ben Fels" w:date="2024-12-21T11:47:00Z" w16du:dateUtc="2024-12-21T10:47:00Z"/>
        </w:rPr>
      </w:pPr>
      <w:del w:id="75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755"/>
        <w:r w:rsidR="002C1227" w:rsidDel="002A4580">
          <w:delText xml:space="preserve">Kontext-Fenster </w:delText>
        </w:r>
        <w:commentRangeEnd w:id="755"/>
        <w:r w:rsidR="002B52F5" w:rsidDel="002A4580">
          <w:rPr>
            <w:rStyle w:val="Kommentarzeichen"/>
          </w:rPr>
          <w:commentReference w:id="75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756" w:name="_Toc185697469"/>
        <w:bookmarkStart w:id="757" w:name="_Toc186791545"/>
        <w:bookmarkStart w:id="758" w:name="_Toc187929398"/>
        <w:bookmarkStart w:id="759" w:name="_Toc188431126"/>
        <w:bookmarkStart w:id="760" w:name="_Toc188531712"/>
        <w:bookmarkStart w:id="761" w:name="_Toc188683525"/>
        <w:bookmarkStart w:id="762" w:name="_Toc188817234"/>
        <w:bookmarkEnd w:id="756"/>
        <w:bookmarkEnd w:id="757"/>
        <w:bookmarkEnd w:id="758"/>
        <w:bookmarkEnd w:id="759"/>
        <w:bookmarkEnd w:id="760"/>
        <w:bookmarkEnd w:id="761"/>
        <w:bookmarkEnd w:id="762"/>
      </w:del>
    </w:p>
    <w:p w14:paraId="434B60CC" w14:textId="1E310227" w:rsidR="00CB7B5E" w:rsidDel="002A4580" w:rsidRDefault="000C21AE" w:rsidP="00E150E2">
      <w:pPr>
        <w:autoSpaceDE w:val="0"/>
        <w:autoSpaceDN w:val="0"/>
        <w:adjustRightInd w:val="0"/>
        <w:spacing w:after="0"/>
        <w:ind w:left="360"/>
        <w:jc w:val="both"/>
        <w:rPr>
          <w:del w:id="763" w:author="Ben Fels" w:date="2024-12-21T11:47:00Z" w16du:dateUtc="2024-12-21T10:47:00Z"/>
        </w:rPr>
      </w:pPr>
      <w:del w:id="764"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765" w:name="_Toc185697470"/>
        <w:bookmarkStart w:id="766" w:name="_Toc186791546"/>
        <w:bookmarkStart w:id="767" w:name="_Toc187929399"/>
        <w:bookmarkStart w:id="768" w:name="_Toc188431127"/>
        <w:bookmarkStart w:id="769" w:name="_Toc188531713"/>
        <w:bookmarkStart w:id="770" w:name="_Toc188683526"/>
        <w:bookmarkStart w:id="771" w:name="_Toc188817235"/>
        <w:bookmarkEnd w:id="765"/>
        <w:bookmarkEnd w:id="766"/>
        <w:bookmarkEnd w:id="767"/>
        <w:bookmarkEnd w:id="768"/>
        <w:bookmarkEnd w:id="769"/>
        <w:bookmarkEnd w:id="770"/>
        <w:bookmarkEnd w:id="771"/>
      </w:del>
    </w:p>
    <w:p w14:paraId="244D8D59" w14:textId="68D27281" w:rsidR="00B62C78" w:rsidDel="002A4580" w:rsidRDefault="00CB7B5E" w:rsidP="00B62C78">
      <w:pPr>
        <w:autoSpaceDE w:val="0"/>
        <w:autoSpaceDN w:val="0"/>
        <w:adjustRightInd w:val="0"/>
        <w:spacing w:after="0"/>
        <w:ind w:left="360"/>
        <w:jc w:val="both"/>
        <w:rPr>
          <w:del w:id="772" w:author="Ben Fels" w:date="2024-12-21T11:47:00Z" w16du:dateUtc="2024-12-21T10:47:00Z"/>
        </w:rPr>
      </w:pPr>
      <w:del w:id="77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774" w:name="_Toc185697471"/>
        <w:bookmarkStart w:id="775" w:name="_Toc186791547"/>
        <w:bookmarkStart w:id="776" w:name="_Toc187929400"/>
        <w:bookmarkStart w:id="777" w:name="_Toc188431128"/>
        <w:bookmarkStart w:id="778" w:name="_Toc188531714"/>
        <w:bookmarkStart w:id="779" w:name="_Toc188683527"/>
        <w:bookmarkStart w:id="780" w:name="_Toc188817236"/>
        <w:bookmarkEnd w:id="774"/>
        <w:bookmarkEnd w:id="775"/>
        <w:bookmarkEnd w:id="776"/>
        <w:bookmarkEnd w:id="777"/>
        <w:bookmarkEnd w:id="778"/>
        <w:bookmarkEnd w:id="779"/>
        <w:bookmarkEnd w:id="780"/>
      </w:del>
    </w:p>
    <w:p w14:paraId="00088147" w14:textId="59709C11" w:rsidR="0043331A" w:rsidDel="002A4580" w:rsidRDefault="00174375" w:rsidP="00B62C78">
      <w:pPr>
        <w:autoSpaceDE w:val="0"/>
        <w:autoSpaceDN w:val="0"/>
        <w:adjustRightInd w:val="0"/>
        <w:spacing w:after="0"/>
        <w:ind w:left="360"/>
        <w:jc w:val="both"/>
        <w:rPr>
          <w:del w:id="781" w:author="Ben Fels" w:date="2024-12-21T11:47:00Z" w16du:dateUtc="2024-12-21T10:47:00Z"/>
        </w:rPr>
      </w:pPr>
      <w:del w:id="782"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783" w:name="_Toc185697472"/>
        <w:bookmarkStart w:id="784" w:name="_Toc186791548"/>
        <w:bookmarkStart w:id="785" w:name="_Toc187929401"/>
        <w:bookmarkStart w:id="786" w:name="_Toc188431129"/>
        <w:bookmarkStart w:id="787" w:name="_Toc188531715"/>
        <w:bookmarkStart w:id="788" w:name="_Toc188683528"/>
        <w:bookmarkStart w:id="789" w:name="_Toc188817237"/>
        <w:bookmarkEnd w:id="783"/>
        <w:bookmarkEnd w:id="784"/>
        <w:bookmarkEnd w:id="785"/>
        <w:bookmarkEnd w:id="786"/>
        <w:bookmarkEnd w:id="787"/>
        <w:bookmarkEnd w:id="788"/>
        <w:bookmarkEnd w:id="789"/>
      </w:del>
    </w:p>
    <w:p w14:paraId="2B4492D6" w14:textId="77847175" w:rsidR="00EF602A" w:rsidDel="002A4580" w:rsidRDefault="00EF602A" w:rsidP="001F7CA5">
      <w:pPr>
        <w:autoSpaceDE w:val="0"/>
        <w:autoSpaceDN w:val="0"/>
        <w:adjustRightInd w:val="0"/>
        <w:spacing w:after="0"/>
        <w:jc w:val="both"/>
        <w:rPr>
          <w:del w:id="790" w:author="Ben Fels" w:date="2024-12-21T11:48:00Z" w16du:dateUtc="2024-12-21T10:48:00Z"/>
        </w:rPr>
      </w:pPr>
      <w:bookmarkStart w:id="791" w:name="_Toc185697473"/>
      <w:bookmarkStart w:id="792" w:name="_Toc186791549"/>
      <w:bookmarkStart w:id="793" w:name="_Toc187929402"/>
      <w:bookmarkStart w:id="794" w:name="_Toc188431130"/>
      <w:bookmarkStart w:id="795" w:name="_Toc188531716"/>
      <w:bookmarkStart w:id="796" w:name="_Toc188683529"/>
      <w:bookmarkStart w:id="797" w:name="_Toc188817238"/>
      <w:bookmarkEnd w:id="791"/>
      <w:bookmarkEnd w:id="792"/>
      <w:bookmarkEnd w:id="793"/>
      <w:bookmarkEnd w:id="794"/>
      <w:bookmarkEnd w:id="795"/>
      <w:bookmarkEnd w:id="796"/>
      <w:bookmarkEnd w:id="797"/>
    </w:p>
    <w:p w14:paraId="7765E13A" w14:textId="4D07F36C" w:rsidR="0043331A" w:rsidDel="002A4580" w:rsidRDefault="0043331A" w:rsidP="001F7CA5">
      <w:pPr>
        <w:autoSpaceDE w:val="0"/>
        <w:autoSpaceDN w:val="0"/>
        <w:adjustRightInd w:val="0"/>
        <w:spacing w:after="0"/>
        <w:jc w:val="both"/>
        <w:rPr>
          <w:del w:id="798" w:author="Ben Fels" w:date="2024-12-21T11:48:00Z" w16du:dateUtc="2024-12-21T10:48:00Z"/>
        </w:rPr>
      </w:pPr>
      <w:del w:id="79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800" w:name="_Toc185697474"/>
        <w:bookmarkStart w:id="801" w:name="_Toc186791550"/>
        <w:bookmarkStart w:id="802" w:name="_Toc187929403"/>
        <w:bookmarkStart w:id="803" w:name="_Toc188431131"/>
        <w:bookmarkStart w:id="804" w:name="_Toc188531717"/>
        <w:bookmarkStart w:id="805" w:name="_Toc188683530"/>
        <w:bookmarkStart w:id="806" w:name="_Toc188817239"/>
        <w:bookmarkEnd w:id="800"/>
        <w:bookmarkEnd w:id="801"/>
        <w:bookmarkEnd w:id="802"/>
        <w:bookmarkEnd w:id="803"/>
        <w:bookmarkEnd w:id="804"/>
        <w:bookmarkEnd w:id="805"/>
        <w:bookmarkEnd w:id="806"/>
      </w:del>
    </w:p>
    <w:p w14:paraId="02B7F4D9" w14:textId="0797EA93" w:rsidR="0092531F" w:rsidRPr="0092531F" w:rsidDel="002A4580" w:rsidRDefault="0092531F" w:rsidP="001F7CA5">
      <w:pPr>
        <w:autoSpaceDE w:val="0"/>
        <w:autoSpaceDN w:val="0"/>
        <w:adjustRightInd w:val="0"/>
        <w:spacing w:after="0"/>
        <w:jc w:val="both"/>
        <w:rPr>
          <w:del w:id="807" w:author="Ben Fels" w:date="2024-12-21T11:48:00Z" w16du:dateUtc="2024-12-21T10:48:00Z"/>
          <w:lang w:val="en-US"/>
        </w:rPr>
      </w:pPr>
      <w:del w:id="808" w:author="Ben Fels" w:date="2024-12-21T11:48:00Z" w16du:dateUtc="2024-12-21T10:48:00Z">
        <w:r w:rsidRPr="0092531F" w:rsidDel="002A4580">
          <w:rPr>
            <w:lang w:val="en-US"/>
          </w:rPr>
          <w:delText>Temperatur = 0 predictable; Temp =1 more r</w:delText>
        </w:r>
        <w:r w:rsidDel="002A4580">
          <w:rPr>
            <w:lang w:val="en-US"/>
          </w:rPr>
          <w:delText>andom</w:delText>
        </w:r>
        <w:bookmarkStart w:id="809" w:name="_Toc185697475"/>
        <w:bookmarkStart w:id="810" w:name="_Toc186791551"/>
        <w:bookmarkStart w:id="811" w:name="_Toc187929404"/>
        <w:bookmarkStart w:id="812" w:name="_Toc188431132"/>
        <w:bookmarkStart w:id="813" w:name="_Toc188531718"/>
        <w:bookmarkStart w:id="814" w:name="_Toc188683531"/>
        <w:bookmarkStart w:id="815" w:name="_Toc188817240"/>
        <w:bookmarkEnd w:id="809"/>
        <w:bookmarkEnd w:id="810"/>
        <w:bookmarkEnd w:id="811"/>
        <w:bookmarkEnd w:id="812"/>
        <w:bookmarkEnd w:id="813"/>
        <w:bookmarkEnd w:id="814"/>
        <w:bookmarkEnd w:id="815"/>
      </w:del>
    </w:p>
    <w:p w14:paraId="35A1C4A1" w14:textId="42AF1975" w:rsidR="00690A2C" w:rsidRPr="001F04C6" w:rsidRDefault="00690A2C" w:rsidP="004A5A26">
      <w:pPr>
        <w:pStyle w:val="berschrift1"/>
      </w:pPr>
      <w:bookmarkStart w:id="816" w:name="_Ref188082210"/>
      <w:bookmarkStart w:id="817" w:name="_Toc188817241"/>
      <w:r w:rsidRPr="001F04C6">
        <w:t>Ergebnisse</w:t>
      </w:r>
      <w:bookmarkEnd w:id="816"/>
      <w:bookmarkEnd w:id="817"/>
      <w:commentRangeEnd w:id="677"/>
      <w:r w:rsidR="00291688">
        <w:rPr>
          <w:rStyle w:val="Kommentarzeichen"/>
          <w:rFonts w:eastAsiaTheme="minorHAnsi" w:cstheme="minorBidi"/>
          <w:color w:val="auto"/>
        </w:rPr>
        <w:commentReference w:id="677"/>
      </w:r>
    </w:p>
    <w:p w14:paraId="3A913D43" w14:textId="1CDBA0D5" w:rsidR="00405BFF" w:rsidRDefault="00F66121" w:rsidP="0040632D">
      <w:pPr>
        <w:jc w:val="both"/>
      </w:pPr>
      <w:r>
        <w:t>Aus der zuvor 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Tokenanzahl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lastRenderedPageBreak/>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1404DB">
        <w:t xml:space="preserve">Der Ansatz, </w:t>
      </w:r>
      <w:r w:rsidR="002B6EEB">
        <w:t xml:space="preserve">welcher entlang </w:t>
      </w:r>
      <w:r w:rsidR="00703CBC">
        <w:t xml:space="preserve">dieser </w:t>
      </w:r>
      <w:r w:rsidR="002B6EEB">
        <w:t xml:space="preserve">fünf </w:t>
      </w:r>
      <w:r w:rsidR="00261492">
        <w:t>Beispiel-</w:t>
      </w:r>
      <w:r w:rsidR="00791568">
        <w:t xml:space="preserve">Stufen </w:t>
      </w:r>
      <w:r w:rsidR="009652FC">
        <w:t xml:space="preserve">in den meisten Fällen den </w:t>
      </w:r>
      <w:r w:rsidR="00E61CF5" w:rsidRPr="001404DB">
        <w:t xml:space="preserve">höchsten F1-Score </w:t>
      </w:r>
      <w:r w:rsidR="00133280">
        <w:t xml:space="preserve">erreicht, wird </w:t>
      </w:r>
      <w:r w:rsidR="00844506" w:rsidRPr="001404DB">
        <w:t xml:space="preserve">in dem jeweiligen Graph </w:t>
      </w:r>
      <w:r w:rsidR="0042793D" w:rsidRPr="001404DB">
        <w:t>durch eine blaue Markierung hervorgehoben</w:t>
      </w:r>
      <w:r w:rsidR="00E61CF5" w:rsidRPr="001404DB">
        <w:t>.</w:t>
      </w:r>
      <w:r w:rsidR="00133280">
        <w:t xml:space="preserve"> </w:t>
      </w:r>
      <w:r w:rsidR="00F44FE6" w:rsidRPr="001404DB">
        <w:t>Die Aufgabenbeschreibung</w:t>
      </w:r>
      <w:r w:rsidR="00F44FE6">
        <w:t xml:space="preserve"> als Bezugsgröße ist hingegen </w:t>
      </w:r>
      <w:r w:rsidR="00B307CB">
        <w:t xml:space="preserve">in </w:t>
      </w:r>
      <w:r w:rsidR="00B307CB" w:rsidRPr="00B307CB">
        <w:rPr>
          <w:highlight w:val="cyan"/>
        </w:rPr>
        <w:t>Schwarz/Grau</w:t>
      </w:r>
      <w:r w:rsidR="00B307CB">
        <w:t xml:space="preserve"> dargestellt.</w:t>
      </w:r>
      <w:r w:rsidR="00600E41">
        <w:t xml:space="preserve"> </w:t>
      </w:r>
      <w:r w:rsidR="001B2B1B">
        <w:t xml:space="preserve">Zur Orientierung </w:t>
      </w:r>
      <w:r w:rsidR="00FE1F03">
        <w:t>hinter welcher Tokenan</w:t>
      </w:r>
      <w:r w:rsidR="00906C9D">
        <w:t xml:space="preserve">zahl </w:t>
      </w:r>
      <w:r w:rsidR="00FE1F03">
        <w:t xml:space="preserve">sich welche Anzahl an Beispiele verbirgt, sind </w:t>
      </w:r>
      <w:r w:rsidR="001B2B1B">
        <w:t xml:space="preserve">vertikale Linien </w:t>
      </w:r>
      <w:r w:rsidR="00B841FE">
        <w:t>vorhanden</w:t>
      </w:r>
      <w:r w:rsidR="00906C9D">
        <w:t>.</w:t>
      </w:r>
      <w:r w:rsidR="007D7744">
        <w:t xml:space="preserve"> Diese richten sich nach der durchschnittlichen Tokenanzahl </w:t>
      </w:r>
      <w:r w:rsidR="00CC3386">
        <w:t>pro Stufe.</w:t>
      </w:r>
    </w:p>
    <w:p w14:paraId="26E92CF6" w14:textId="2BFD8F48" w:rsidR="000E18B5" w:rsidRPr="00084166" w:rsidRDefault="00FF216B" w:rsidP="00084166">
      <w:pPr>
        <w:pStyle w:val="Beschriftung"/>
        <w:keepNext/>
        <w:rPr>
          <w:color w:val="auto"/>
          <w:sz w:val="20"/>
          <w:szCs w:val="20"/>
        </w:rPr>
      </w:pPr>
      <w:bookmarkStart w:id="818" w:name="_Ref188775832"/>
      <w:bookmarkStart w:id="819" w:name="_Toc188817249"/>
      <w:commentRangeStart w:id="820"/>
      <w:r w:rsidRPr="007E3DFB">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18"/>
      <w:commentRangeEnd w:id="820"/>
      <w:r w:rsidR="005E5B1A">
        <w:rPr>
          <w:rStyle w:val="Kommentarzeichen"/>
          <w:i w:val="0"/>
          <w:iCs w:val="0"/>
          <w:color w:val="auto"/>
        </w:rPr>
        <w:commentReference w:id="820"/>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19"/>
    </w:p>
    <w:p w14:paraId="715BCD71" w14:textId="2A194428" w:rsidR="00801055" w:rsidRDefault="00E1568B" w:rsidP="000B6E62">
      <w:r w:rsidRPr="00E1568B">
        <w:rPr>
          <w:noProof/>
        </w:rPr>
        <w:drawing>
          <wp:inline distT="0" distB="0" distL="0" distR="0" wp14:anchorId="2658785E" wp14:editId="1F3C8449">
            <wp:extent cx="5579745" cy="4459605"/>
            <wp:effectExtent l="0" t="0" r="1905" b="0"/>
            <wp:docPr id="1644468648"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68648"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15C60AA4" w14:textId="6C9ECF9F" w:rsidR="00BF3C99" w:rsidRDefault="003A57C3" w:rsidP="003B1CF5">
      <w:pPr>
        <w:jc w:val="both"/>
      </w:pPr>
      <w:r>
        <w:t>Die Hauptaussagen, Behauptungen, Prämissen und Beziehungen kommen in dieser Reihenfolge zunehmen</w:t>
      </w:r>
      <w:r w:rsidR="001268E0">
        <w:t>d</w:t>
      </w:r>
      <w:r>
        <w:t xml:space="preserve"> häufiger in einem Aufsatz vor. Ein LLM versucht ein Muster anhand der Beispiele aus den Trainingsdaten zu erkennen. Es wäre folglich </w:t>
      </w:r>
      <w:r>
        <w:lastRenderedPageBreak/>
        <w:t xml:space="preserve">anzunehmen, dass das LLM für diejenigen Komponenten die beste Leistung erzielt, für die es die meisten Einzelbeispiele erhält. Dem ist jedoch nicht so, wie in der Abbildung zu erkennen. Vielmehr verhält es sich fast gegenteilig.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r w:rsidR="00266AFA" w:rsidRPr="00847706">
        <w:rPr>
          <w:highlight w:val="green"/>
        </w:rPr>
        <w:t xml:space="preserve">Tokenanzahl,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40 </w:t>
      </w:r>
      <w:r w:rsidR="00F17468" w:rsidRPr="000A6046">
        <w:rPr>
          <w:highlight w:val="green"/>
        </w:rPr>
        <w:t xml:space="preserve">Beispielen kommt es sowohl bei den 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r w:rsidR="00A171AD">
        <w:t>Bilde</w:t>
      </w:r>
      <w:r w:rsidR="005B317B">
        <w:t>t</w:t>
      </w:r>
      <w:r w:rsidR="00A171AD">
        <w:t xml:space="preserve"> man ein Verhältnis aus </w:t>
      </w:r>
      <w:r w:rsidR="005D647B">
        <w:t>F1-Score</w:t>
      </w:r>
      <w:r w:rsidR="00A171AD">
        <w:t xml:space="preserve"> zu </w:t>
      </w:r>
      <w:r w:rsidR="005B317B">
        <w:t xml:space="preserve">der Tokenanzahl pro Prompt, dann </w:t>
      </w:r>
      <w:r w:rsidR="00436AA9">
        <w:t xml:space="preserve">sind die </w:t>
      </w:r>
      <w:r w:rsidR="00B86752">
        <w:t>Z</w:t>
      </w:r>
      <w:r w:rsidR="00436AA9">
        <w:t xml:space="preserve">S-Prompts </w:t>
      </w:r>
      <w:r w:rsidR="00737293">
        <w:t xml:space="preserve">mit lediglich der AB </w:t>
      </w:r>
      <w:r w:rsidR="00402DDF">
        <w:t>oder in Kombination mit der Persona überlegen.</w:t>
      </w:r>
      <w:r w:rsidR="0076503E">
        <w:t xml:space="preserve"> </w:t>
      </w:r>
    </w:p>
    <w:p w14:paraId="06149AB5" w14:textId="77777777" w:rsidR="009E1AD4" w:rsidRDefault="009E1AD4" w:rsidP="003B1CF5">
      <w:pPr>
        <w:jc w:val="both"/>
      </w:pPr>
    </w:p>
    <w:p w14:paraId="20A87460" w14:textId="50A4A2E5" w:rsidR="00982E3E" w:rsidRPr="006350CE" w:rsidRDefault="00982E3E" w:rsidP="00F63FF5">
      <w:pPr>
        <w:jc w:val="both"/>
      </w:pPr>
      <w:r>
        <w:t>Im Detail</w:t>
      </w:r>
    </w:p>
    <w:p w14:paraId="45FD78FF" w14:textId="1E32E8DA" w:rsidR="00BF3C99" w:rsidRDefault="001C0F29" w:rsidP="00F63FF5">
      <w:pPr>
        <w:jc w:val="both"/>
      </w:pPr>
      <w:r>
        <w:t>D</w:t>
      </w:r>
      <w:r w:rsidR="0034104F">
        <w:t>ie Prompts</w:t>
      </w:r>
      <w:r w:rsidR="00DE289F">
        <w:t>,</w:t>
      </w:r>
      <w:r w:rsidR="0034104F">
        <w:t xml:space="preserve"> in denen die AB um eine Persona erweitert wurde, </w:t>
      </w:r>
      <w:r w:rsidR="00B474A7">
        <w:t xml:space="preserve">führen bis zu 20 Beispielen in allen vier Betrachtungen </w:t>
      </w:r>
      <w:r w:rsidR="006C0B2D">
        <w:t>zu einer Verbesserung der Leistung im Vergleich zur AB. Die Ergänzung von COT fü</w:t>
      </w:r>
      <w:r w:rsidR="00951B2C">
        <w:t>h</w:t>
      </w:r>
      <w:r w:rsidR="006C0B2D">
        <w:t xml:space="preserve">rt hingegen zu einer </w:t>
      </w:r>
      <w:r w:rsidR="009734B9">
        <w:t>V</w:t>
      </w:r>
      <w:r w:rsidR="006C0B2D">
        <w:t>erringerung</w:t>
      </w:r>
    </w:p>
    <w:p w14:paraId="57431687" w14:textId="6F96798A" w:rsidR="005B7988" w:rsidRDefault="00A76A59" w:rsidP="004E3EDE">
      <w:pPr>
        <w:jc w:val="both"/>
      </w:pPr>
      <w:r>
        <w:t xml:space="preserve">Die </w:t>
      </w:r>
      <w:r w:rsidR="006C0B2D">
        <w:t>Kombination von beide</w:t>
      </w:r>
      <w:r>
        <w:t>n</w:t>
      </w:r>
      <w:r w:rsidR="006C0B2D">
        <w:t xml:space="preserve"> </w:t>
      </w:r>
      <w:r w:rsidR="004E3EDE">
        <w:t xml:space="preserve">führt bei den </w:t>
      </w:r>
      <w:r w:rsidR="00034F5A" w:rsidRPr="00D74FD1">
        <w:t>Hauptaussagen</w:t>
      </w:r>
      <w:r w:rsidR="00A8741A" w:rsidRPr="00D74FD1">
        <w:t xml:space="preserve"> und Prämissen</w:t>
      </w:r>
      <w:r w:rsidR="00D74FD1" w:rsidRPr="00D74FD1">
        <w:t xml:space="preserve"> </w:t>
      </w:r>
      <w:r w:rsidR="00AE56D5">
        <w:t>am häufigsten</w:t>
      </w:r>
      <w:r w:rsidR="0085283C">
        <w:t xml:space="preserve"> den höchsten F1-Score. </w:t>
      </w:r>
    </w:p>
    <w:p w14:paraId="37955F09" w14:textId="17FCEB9E" w:rsidR="00A70EC3" w:rsidRDefault="008409D4" w:rsidP="004E3EDE">
      <w:pPr>
        <w:jc w:val="both"/>
      </w:pPr>
      <w:r>
        <w:t xml:space="preserve">Im Vergleich </w:t>
      </w:r>
      <w:r w:rsidR="00F97448">
        <w:t>zur Aufgabenbeschreibung</w:t>
      </w:r>
      <w:r>
        <w:t xml:space="preserve"> </w:t>
      </w:r>
      <w:r w:rsidR="00846AD7">
        <w:t xml:space="preserve">allein,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800A0C">
        <w:t xml:space="preserve">entfällt jedoch spätesten mit 40 </w:t>
      </w:r>
      <w:r w:rsidR="00187E72">
        <w:t>übergebenen Beispielen.</w:t>
      </w:r>
    </w:p>
    <w:p w14:paraId="7BEA415A" w14:textId="490A020F" w:rsidR="007417A4" w:rsidRDefault="00C82228" w:rsidP="00F63FF5">
      <w:pPr>
        <w:jc w:val="both"/>
      </w:pPr>
      <w:r>
        <w:t xml:space="preserve">Die Übergabe </w:t>
      </w:r>
      <w:r w:rsidR="00DD0233">
        <w:t xml:space="preserve">von Beispielen verhält sich bis zu einer gewissen Anzahl ähnlich zum </w:t>
      </w:r>
      <w:r w:rsidR="00C16920">
        <w:t xml:space="preserve">abnehmenden </w:t>
      </w:r>
      <w:r>
        <w:t>Grenznutzen</w:t>
      </w:r>
      <w:r w:rsidR="006260F9">
        <w:t xml:space="preserve"> </w:t>
      </w:r>
      <w:r w:rsidR="006260F9" w:rsidRPr="00725300">
        <w:rPr>
          <w:highlight w:val="magenta"/>
        </w:rPr>
        <w:fldChar w:fldCharType="begin"/>
      </w:r>
      <w:r w:rsidR="006260F9" w:rsidRPr="00725300">
        <w:rPr>
          <w:highlight w:val="magenta"/>
        </w:rPr>
        <w:instrText xml:space="preserve"> ADDIN ZOTERO_ITEM CSL_CITATION {"citationID":"LKEplA2s","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6260F9" w:rsidRPr="00725300">
        <w:rPr>
          <w:highlight w:val="magenta"/>
        </w:rPr>
        <w:fldChar w:fldCharType="separate"/>
      </w:r>
      <w:r w:rsidR="006260F9" w:rsidRPr="00725300">
        <w:rPr>
          <w:rFonts w:cs="Arial"/>
          <w:highlight w:val="magenta"/>
        </w:rPr>
        <w:t>(Gossen, 1854, S. 4–5)</w:t>
      </w:r>
      <w:r w:rsidR="006260F9" w:rsidRPr="00725300">
        <w:rPr>
          <w:highlight w:val="magenta"/>
        </w:rPr>
        <w:fldChar w:fldCharType="end"/>
      </w:r>
    </w:p>
    <w:p w14:paraId="57681ED9" w14:textId="6748C8CA" w:rsidR="000949E2" w:rsidRDefault="007417A4" w:rsidP="000949E2">
      <w:r w:rsidRPr="007417A4">
        <w:rPr>
          <w:highlight w:val="cyan"/>
        </w:rPr>
        <w:t>%-Sätze der Steigerungen aufführen</w:t>
      </w:r>
    </w:p>
    <w:p w14:paraId="52D95D6B" w14:textId="4E0B9600" w:rsidR="00C64678" w:rsidRDefault="0055699C" w:rsidP="005321BB">
      <w:pPr>
        <w:jc w:val="both"/>
      </w:pPr>
      <w:r>
        <w:t>Für einen deutliche</w:t>
      </w:r>
      <w:r w:rsidR="00AE0B94">
        <w:t>ren</w:t>
      </w:r>
      <w:r>
        <w:t xml:space="preserve"> Vergleich wird a</w:t>
      </w:r>
      <w:r w:rsidR="00C64678">
        <w:t xml:space="preserve">ls Bezugswert für den F1-Score der Prompt mit der niedrigsten Tokenanzahl herangezogen. Dies ist der </w:t>
      </w:r>
      <w:r w:rsidR="00C64678">
        <w:rPr>
          <w:bCs/>
        </w:rPr>
        <w:t xml:space="preserve">ZS-Prompt, welcher </w:t>
      </w:r>
      <w:r w:rsidR="00C64678">
        <w:rPr>
          <w:bCs/>
        </w:rPr>
        <w:lastRenderedPageBreak/>
        <w:t>lediglich die Aufgabenbeschreibung enthält</w:t>
      </w:r>
      <w:r w:rsidR="00C64678" w:rsidRPr="00C64678">
        <w:t xml:space="preserve">. </w:t>
      </w:r>
      <w:r w:rsidR="00C64678" w:rsidRPr="00C64678">
        <w:fldChar w:fldCharType="begin"/>
      </w:r>
      <w:r w:rsidR="00C64678" w:rsidRPr="00C64678">
        <w:instrText xml:space="preserve"> REF _Ref188805167 \h </w:instrText>
      </w:r>
      <w:r w:rsidR="00C64678">
        <w:instrText xml:space="preserve"> \* MERGEFORMAT </w:instrText>
      </w:r>
      <w:r w:rsidR="00C64678" w:rsidRPr="00C64678">
        <w:fldChar w:fldCharType="separate"/>
      </w:r>
      <w:r w:rsidR="00C64678" w:rsidRPr="00C64678">
        <w:t>Abbildung 3</w:t>
      </w:r>
      <w:r w:rsidR="00C64678" w:rsidRPr="00C64678">
        <w:fldChar w:fldCharType="end"/>
      </w:r>
      <w:r w:rsidR="00C64678">
        <w:t xml:space="preserve"> </w:t>
      </w:r>
      <w:r w:rsidR="00AD6228">
        <w:t xml:space="preserve">bildet die prozentuale Abweichung jedes Prompts von </w:t>
      </w:r>
      <w:r w:rsidR="00767203">
        <w:t>dem F1-Score des Bezugswertes ab.</w:t>
      </w:r>
    </w:p>
    <w:p w14:paraId="06518CFA" w14:textId="783BFF7A" w:rsidR="001A05F3" w:rsidRPr="001A05F3" w:rsidRDefault="001A05F3" w:rsidP="001A05F3">
      <w:pPr>
        <w:pStyle w:val="Beschriftung"/>
        <w:keepNext/>
        <w:rPr>
          <w:color w:val="auto"/>
          <w:sz w:val="20"/>
          <w:szCs w:val="20"/>
        </w:rPr>
      </w:pPr>
      <w:bookmarkStart w:id="821" w:name="_Ref188805167"/>
      <w:bookmarkStart w:id="822" w:name="_Toc188817250"/>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21"/>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22"/>
    </w:p>
    <w:p w14:paraId="49D8FD39" w14:textId="2F8F7B9F" w:rsidR="00105FA4" w:rsidRDefault="002066DB" w:rsidP="000949E2">
      <w:r w:rsidRPr="002066DB">
        <w:rPr>
          <w:noProof/>
        </w:rPr>
        <w:drawing>
          <wp:inline distT="0" distB="0" distL="0" distR="0" wp14:anchorId="2E865C4D" wp14:editId="3B70ECC3">
            <wp:extent cx="5579745" cy="3173730"/>
            <wp:effectExtent l="0" t="0" r="1905" b="7620"/>
            <wp:docPr id="583482037"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82037" name="Grafik 1" descr="Ein Bild, das Text, Diagramm, Reihe, Zahl enthält.&#10;&#10;Automatisch generierte Beschreibung"/>
                    <pic:cNvPicPr/>
                  </pic:nvPicPr>
                  <pic:blipFill>
                    <a:blip r:embed="rId17"/>
                    <a:stretch>
                      <a:fillRect/>
                    </a:stretch>
                  </pic:blipFill>
                  <pic:spPr>
                    <a:xfrm>
                      <a:off x="0" y="0"/>
                      <a:ext cx="5579745" cy="31737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421E3086" w14:textId="59897E7B" w:rsidR="003E4214" w:rsidRDefault="003E4214" w:rsidP="00DA346D">
      <w:pPr>
        <w:jc w:val="both"/>
      </w:pPr>
      <w:r w:rsidRPr="003E4214">
        <w:t>Auch hier zeigt die Analyse des F1-</w:t>
      </w:r>
      <w:commentRangeStart w:id="823"/>
      <w:r w:rsidRPr="003E4214">
        <w:t xml:space="preserve">Scores eine uneinheitliche </w:t>
      </w:r>
      <w:commentRangeEnd w:id="823"/>
      <w:r w:rsidRPr="003E4214">
        <w:rPr>
          <w:rStyle w:val="Kommentarzeichen"/>
        </w:rPr>
        <w:commentReference w:id="823"/>
      </w:r>
      <w:r w:rsidRPr="003E4214">
        <w:t>Modellleistung.</w:t>
      </w:r>
    </w:p>
    <w:p w14:paraId="7C0FDA2F" w14:textId="3CD7E94E" w:rsidR="007D73D0" w:rsidRDefault="007D73D0" w:rsidP="00DA346D">
      <w:pPr>
        <w:jc w:val="both"/>
      </w:pPr>
      <w:r>
        <w:t xml:space="preserve">Der Einfluss </w:t>
      </w:r>
      <w:r w:rsidR="005A3C80">
        <w:t xml:space="preserve">der Promptvariationen </w:t>
      </w:r>
      <w:r>
        <w:t xml:space="preserve">auf die Leistung </w:t>
      </w:r>
      <w:r w:rsidR="005A3C80">
        <w:t xml:space="preserve">des LLMs </w:t>
      </w:r>
      <w:r w:rsidR="00210348">
        <w:t>i</w:t>
      </w:r>
      <w:r>
        <w:t xml:space="preserve">st </w:t>
      </w:r>
      <w:r w:rsidR="00210348">
        <w:t>f</w:t>
      </w:r>
      <w:r>
        <w:t xml:space="preserve">ür die Beziehungen </w:t>
      </w:r>
      <w:r w:rsidR="00210348">
        <w:t xml:space="preserve">durchweg </w:t>
      </w:r>
      <w:r>
        <w:t>am niedrigsten</w:t>
      </w:r>
      <w:r w:rsidR="00210348">
        <w:t xml:space="preserve">. </w:t>
      </w:r>
    </w:p>
    <w:p w14:paraId="47CA3959" w14:textId="45698493" w:rsidR="00BB0B2E" w:rsidRDefault="00752C16" w:rsidP="00DA346D">
      <w:pPr>
        <w:jc w:val="both"/>
      </w:pPr>
      <w:r w:rsidRPr="00752C16">
        <w:t>A</w:t>
      </w:r>
      <w:r>
        <w:t xml:space="preserve">uch anhand dieser Abbildung wird deutlich, dass </w:t>
      </w:r>
      <w:r w:rsidR="001C3FDF">
        <w:t>Aufnahme von mindestens einem Beispiel in dem Prompt die Leistung deutlich verbessert.</w:t>
      </w:r>
      <w:r w:rsidR="00DA346D">
        <w:t xml:space="preserve"> </w:t>
      </w:r>
      <w:r w:rsidR="003B639C">
        <w:t xml:space="preserve">Lediglich ein einzelnes Beispiel </w:t>
      </w:r>
      <w:r w:rsidR="00131507">
        <w:t xml:space="preserve">steigert die Leistung von </w:t>
      </w:r>
      <w:r w:rsidR="000F4A55">
        <w:t>7</w:t>
      </w:r>
      <w:r w:rsidR="00131507">
        <w:t xml:space="preserve">% für Beziehung </w:t>
      </w:r>
      <w:r w:rsidR="00A56ABF">
        <w:t>bis hin</w:t>
      </w:r>
      <w:r w:rsidR="00131507">
        <w:t xml:space="preserve"> zu </w:t>
      </w:r>
      <w:r w:rsidR="003F6CC8">
        <w:t>28</w:t>
      </w:r>
      <w:r w:rsidR="00131507">
        <w:t>% für Hauptaussagen</w:t>
      </w:r>
      <w:r w:rsidR="0095026C">
        <w:t>.</w:t>
      </w:r>
      <w:r w:rsidR="0086358B">
        <w:t xml:space="preserve"> </w:t>
      </w:r>
    </w:p>
    <w:p w14:paraId="7F26EEEF" w14:textId="1946AF92" w:rsidR="001E4610" w:rsidRDefault="001E4610" w:rsidP="00DA346D">
      <w:pPr>
        <w:jc w:val="both"/>
      </w:pPr>
      <w:r w:rsidRPr="00682C6C">
        <w:rPr>
          <w:b/>
        </w:rPr>
        <w:t>ZS</w:t>
      </w:r>
      <w:r>
        <w:t xml:space="preserve">: </w:t>
      </w:r>
      <w:r w:rsidR="00464D6C" w:rsidRPr="00FF148C">
        <w:rPr>
          <w:highlight w:val="green"/>
        </w:rPr>
        <w:t>Be</w:t>
      </w:r>
      <w:r w:rsidR="00F57892" w:rsidRPr="00FF148C">
        <w:rPr>
          <w:highlight w:val="green"/>
        </w:rPr>
        <w:t xml:space="preserve">i den ZS-Prompts zeigt sich, dass </w:t>
      </w:r>
      <w:r w:rsidRPr="00FF148C">
        <w:rPr>
          <w:highlight w:val="green"/>
        </w:rPr>
        <w:t xml:space="preserve">die Ergänzung einer Persona zur </w:t>
      </w:r>
      <w:r w:rsidR="00464D6C" w:rsidRPr="00FF148C">
        <w:rPr>
          <w:highlight w:val="green"/>
        </w:rPr>
        <w:t xml:space="preserve">Erhöhung des </w:t>
      </w:r>
      <w:r w:rsidR="00F57892" w:rsidRPr="00FF148C">
        <w:rPr>
          <w:highlight w:val="green"/>
        </w:rPr>
        <w:t>F1-Scores beiträgt, wohingegen die Ergänzung einer COT das Gegenteil bewirkt.</w:t>
      </w:r>
      <w:r w:rsidR="005E403B" w:rsidRPr="00FF148C">
        <w:rPr>
          <w:highlight w:val="green"/>
        </w:rPr>
        <w:t xml:space="preserve"> Für die Beziehungen verschlechtert sich die Leistung </w:t>
      </w:r>
      <w:r w:rsidR="00682C6C" w:rsidRPr="00FF148C">
        <w:rPr>
          <w:highlight w:val="green"/>
        </w:rPr>
        <w:t xml:space="preserve">dadur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erzielt werden kann.</w:t>
      </w:r>
      <w:r w:rsidR="00DA346D">
        <w:t xml:space="preserve"> </w:t>
      </w:r>
      <w:r w:rsidRPr="00682C6C">
        <w:rPr>
          <w:b/>
        </w:rPr>
        <w:t>OS</w:t>
      </w:r>
      <w:r>
        <w:t>:</w:t>
      </w:r>
      <w:r w:rsidR="00752C16">
        <w:t xml:space="preserve"> </w:t>
      </w:r>
      <w:r w:rsidR="00D57B6F" w:rsidRPr="00A56ABF">
        <w:rPr>
          <w:highlight w:val="green"/>
        </w:rPr>
        <w:t xml:space="preserve">Bei </w:t>
      </w:r>
      <w:r w:rsidR="00C31412" w:rsidRPr="00A56ABF">
        <w:rPr>
          <w:highlight w:val="green"/>
        </w:rPr>
        <w:t xml:space="preserve">den </w:t>
      </w:r>
      <w:r w:rsidR="00D57B6F" w:rsidRPr="00A56ABF">
        <w:rPr>
          <w:highlight w:val="green"/>
        </w:rPr>
        <w:t xml:space="preserve">OS-Prompt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p>
    <w:p w14:paraId="30EC4A69" w14:textId="4A4259CB" w:rsidR="001E4610" w:rsidRDefault="001E4610" w:rsidP="00DA346D">
      <w:pPr>
        <w:jc w:val="both"/>
      </w:pPr>
      <w:r w:rsidRPr="00682C6C">
        <w:rPr>
          <w:b/>
        </w:rPr>
        <w:lastRenderedPageBreak/>
        <w:t>FS10</w:t>
      </w:r>
      <w:r w:rsidR="00682C6C">
        <w:t>:</w:t>
      </w:r>
      <w:r w:rsidR="004B0C7D">
        <w:t xml:space="preserve"> </w:t>
      </w:r>
      <w:r w:rsidR="00D22164">
        <w:t>D</w:t>
      </w:r>
      <w:r w:rsidR="004B0C7D">
        <w:t>ie negative Auswirkung von COT ohne Persona ist auch hier erkennbar</w:t>
      </w:r>
    </w:p>
    <w:p w14:paraId="6FAA5126" w14:textId="7E8DA95D" w:rsidR="001E4610" w:rsidRDefault="001E4610" w:rsidP="00DA346D">
      <w:pPr>
        <w:jc w:val="both"/>
      </w:pPr>
      <w:r w:rsidRPr="00682C6C">
        <w:rPr>
          <w:b/>
        </w:rPr>
        <w:t>FS20</w:t>
      </w:r>
      <w:r>
        <w:t>:</w:t>
      </w:r>
    </w:p>
    <w:p w14:paraId="7E01193E" w14:textId="2D3A4CEE" w:rsidR="001E4610" w:rsidRDefault="001E4610" w:rsidP="00DA346D">
      <w:pPr>
        <w:jc w:val="both"/>
      </w:pPr>
      <w:r w:rsidRPr="00682C6C">
        <w:rPr>
          <w:b/>
        </w:rPr>
        <w:t>FS40</w:t>
      </w:r>
      <w:r>
        <w:t>:</w:t>
      </w:r>
    </w:p>
    <w:p w14:paraId="412EE87D" w14:textId="77777777" w:rsidR="00200913" w:rsidRPr="000C2133" w:rsidRDefault="00200913" w:rsidP="000B6E62"/>
    <w:p w14:paraId="256EFACD" w14:textId="616CAC28" w:rsidR="00690A2C" w:rsidRPr="001F04C6" w:rsidRDefault="00690A2C" w:rsidP="004A5A26">
      <w:pPr>
        <w:pStyle w:val="berschrift1"/>
      </w:pPr>
      <w:bookmarkStart w:id="824" w:name="_Ref188082387"/>
      <w:bookmarkStart w:id="825" w:name="_Toc188817242"/>
      <w:r w:rsidRPr="001F04C6">
        <w:t>Diskussion und Handlungsempfehlungen</w:t>
      </w:r>
      <w:bookmarkEnd w:id="824"/>
      <w:bookmarkEnd w:id="82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3F5E3B5" w14:textId="0851C0FE" w:rsidR="00377CEE" w:rsidRPr="00AB0363" w:rsidRDefault="00377CEE" w:rsidP="00377CEE">
      <w:pPr>
        <w:rPr>
          <w:b/>
        </w:rPr>
      </w:pPr>
      <w:r w:rsidRPr="00AB0363">
        <w:rPr>
          <w:b/>
        </w:rPr>
        <w:t xml:space="preserve">Beantwortung der </w:t>
      </w:r>
      <w:r>
        <w:rPr>
          <w:b/>
        </w:rPr>
        <w:t>Forschungsfrage</w:t>
      </w:r>
      <w:r w:rsidR="00EF5C1C">
        <w:rPr>
          <w:b/>
        </w:rPr>
        <w:t xml:space="preserve"> mit Zusammenfassung der Ergebnisse</w:t>
      </w:r>
    </w:p>
    <w:p w14:paraId="3B2D90F6" w14:textId="127A84E4" w:rsidR="00377CEE" w:rsidRDefault="00377CEE" w:rsidP="00D2076A">
      <w:pPr>
        <w:jc w:val="both"/>
      </w:pPr>
      <w:r w:rsidRPr="00D2076A">
        <w:rPr>
          <w:highlight w:val="green"/>
        </w:rPr>
        <w:t>Entlang der Untersuchung wurde deutlich, dass es sich beim Argument Mining um ein komplexe</w:t>
      </w:r>
      <w:r w:rsidR="00846202" w:rsidRPr="00D2076A">
        <w:rPr>
          <w:highlight w:val="green"/>
        </w:rPr>
        <w:t>s</w:t>
      </w:r>
      <w:r w:rsidRPr="00D2076A">
        <w:rPr>
          <w:highlight w:val="green"/>
        </w:rPr>
        <w:t xml:space="preserve"> Forschungsbereich handelt, in welchem ein Mangel an annotierten Datensätzen und einheitlichen Definitionen vorliegt</w:t>
      </w:r>
      <w:r>
        <w:t xml:space="preserve">. </w:t>
      </w:r>
      <w:r w:rsidRPr="007C6C30">
        <w:t>Die Forschungsfrage</w:t>
      </w:r>
      <w:r>
        <w:t>, wie der</w:t>
      </w:r>
      <w:ins w:id="826" w:author="Ben Fels" w:date="2024-12-21T12:46:00Z" w16du:dateUtc="2024-12-21T11:46:00Z">
        <w:r w:rsidRPr="003A5172">
          <w:rPr>
            <w:highlight w:val="yellow"/>
            <w:rPrChange w:id="827" w:author="Ben Fels" w:date="2024-12-21T12:47:00Z" w16du:dateUtc="2024-12-21T11:47:00Z">
              <w:rPr/>
            </w:rPrChange>
          </w:rPr>
          <w:t xml:space="preserve"> der Einsatz von Prompt Engineering</w:t>
        </w:r>
        <w:commentRangeStart w:id="828"/>
        <w:r w:rsidRPr="003A5172">
          <w:rPr>
            <w:highlight w:val="yellow"/>
            <w:rPrChange w:id="829" w:author="Ben Fels" w:date="2024-12-21T12:47:00Z" w16du:dateUtc="2024-12-21T11:47:00Z">
              <w:rPr/>
            </w:rPrChange>
          </w:rPr>
          <w:t xml:space="preserve"> Techniken </w:t>
        </w:r>
      </w:ins>
      <w:commentRangeEnd w:id="828"/>
      <w:r>
        <w:rPr>
          <w:rStyle w:val="Kommentarzeichen"/>
        </w:rPr>
        <w:commentReference w:id="828"/>
      </w:r>
      <w:ins w:id="830" w:author="Ben Fels" w:date="2024-12-21T12:46:00Z" w16du:dateUtc="2024-12-21T11:46:00Z">
        <w:r w:rsidRPr="003A5172">
          <w:rPr>
            <w:highlight w:val="yellow"/>
            <w:rPrChange w:id="831" w:author="Ben Fels" w:date="2024-12-21T12:47:00Z" w16du:dateUtc="2024-12-21T11:47:00Z">
              <w:rPr/>
            </w:rPrChange>
          </w:rPr>
          <w:t>die Leistung von Large Language Models bei der automatisierten Erkennung von Argumentationskomponenten und deren Strukturen</w:t>
        </w:r>
      </w:ins>
      <w:r w:rsidRPr="007C6C30">
        <w:rPr>
          <w:highlight w:val="yellow"/>
        </w:rPr>
        <w:t xml:space="preserve"> </w:t>
      </w:r>
      <w:ins w:id="832" w:author="Ben Fels" w:date="2024-12-21T12:46:00Z" w16du:dateUtc="2024-12-21T11:46:00Z">
        <w:r w:rsidRPr="003A5172">
          <w:rPr>
            <w:highlight w:val="yellow"/>
            <w:rPrChange w:id="833" w:author="Ben Fels" w:date="2024-12-21T12:47:00Z" w16du:dateUtc="2024-12-21T11:47:00Z">
              <w:rPr/>
            </w:rPrChange>
          </w:rPr>
          <w:t>beeinflusst</w:t>
        </w:r>
      </w:ins>
      <w:r>
        <w:t xml:space="preserve">, kann stark vereinfacht damit beantwortet werden, dass sie die Leistung verbessern. </w:t>
      </w:r>
      <w:r w:rsidR="006A3632">
        <w:t xml:space="preserve">Es gibt jedoch nicht </w:t>
      </w:r>
      <w:r w:rsidR="000E4FE5">
        <w:t xml:space="preserve">die eine </w:t>
      </w:r>
      <w:r w:rsidR="006A3632">
        <w:t xml:space="preserve">Technik, welche sich </w:t>
      </w:r>
      <w:r w:rsidR="000E4FE5">
        <w:t xml:space="preserve">besonders </w:t>
      </w:r>
      <w:r w:rsidR="006A3632">
        <w:t xml:space="preserve">für das Argument Mining </w:t>
      </w:r>
      <w:r w:rsidR="000E4FE5">
        <w:t xml:space="preserve">eignet. </w:t>
      </w:r>
      <w:r w:rsidR="00AF44F5">
        <w:t>So wurde i</w:t>
      </w:r>
      <w:r>
        <w:t>m Detail deutlich, dass die Ergänzung von immer mehr Beispiele nicht zwangsläufig zu besseren Ergebnissen führt</w:t>
      </w:r>
      <w:r w:rsidR="00804240">
        <w:t xml:space="preserve"> und verschiedene </w:t>
      </w:r>
    </w:p>
    <w:p w14:paraId="0ACE381D" w14:textId="77777777" w:rsidR="00D544AC" w:rsidRDefault="00D544AC" w:rsidP="00D2076A">
      <w:pPr>
        <w:jc w:val="both"/>
      </w:pPr>
    </w:p>
    <w:p w14:paraId="7D4281FF" w14:textId="3C9BB4A5" w:rsidR="00D544AC" w:rsidRDefault="0023643E" w:rsidP="00D2076A">
      <w:pPr>
        <w:jc w:val="both"/>
      </w:pPr>
      <w:r>
        <w:t>Es konnte</w:t>
      </w:r>
      <w:r w:rsidR="007E4C87">
        <w:t xml:space="preserve"> mittels der Prompt Engineering</w:t>
      </w:r>
      <w:r>
        <w:t xml:space="preserve"> </w:t>
      </w:r>
      <w:r w:rsidR="00175438">
        <w:t xml:space="preserve">Techniken </w:t>
      </w:r>
      <w:r>
        <w:t xml:space="preserve">ein </w:t>
      </w:r>
      <w:r w:rsidR="00175438">
        <w:t xml:space="preserve">maximaler </w:t>
      </w:r>
      <w:r>
        <w:t xml:space="preserve">Leistungszuwachs </w:t>
      </w:r>
      <w:r w:rsidR="00175438">
        <w:t xml:space="preserve">von </w:t>
      </w:r>
      <w:r w:rsidR="00DB53CE">
        <w:t xml:space="preserve">X % für die Beziehungen bis hin zu x % </w:t>
      </w:r>
      <w:r w:rsidR="00175438">
        <w:t>für die Hauptaussagen erzielt werden.</w:t>
      </w:r>
    </w:p>
    <w:p w14:paraId="13E0942B" w14:textId="77777777" w:rsidR="007E4C87" w:rsidRDefault="007E4C87" w:rsidP="00D2076A">
      <w:pPr>
        <w:jc w:val="both"/>
      </w:pPr>
    </w:p>
    <w:p w14:paraId="6A5CF00D" w14:textId="10225F07" w:rsidR="00377CEE" w:rsidRDefault="00377CEE" w:rsidP="00377CEE">
      <w:pPr>
        <w:pStyle w:val="Listenabsatz"/>
        <w:numPr>
          <w:ilvl w:val="0"/>
          <w:numId w:val="25"/>
        </w:numPr>
      </w:pPr>
      <w:r>
        <w:t xml:space="preserve">Welche Prompt Engineering Techniken sind </w:t>
      </w:r>
      <w:r w:rsidR="003D0725">
        <w:t>am effektivsten</w:t>
      </w:r>
      <w:r>
        <w:t xml:space="preserve"> zur Verbesserung der Perfromance eines LLMs zum Argument Mining?</w:t>
      </w:r>
    </w:p>
    <w:p w14:paraId="0A722267" w14:textId="77777777" w:rsidR="00377CEE" w:rsidRDefault="00377CEE" w:rsidP="00377CEE">
      <w:pPr>
        <w:pStyle w:val="Listenabsatz"/>
        <w:numPr>
          <w:ilvl w:val="0"/>
          <w:numId w:val="25"/>
        </w:numPr>
      </w:pPr>
      <w:r>
        <w:t>Wie beeinflusst die Anzahl der übergebenen Beispiele die Leistung des LLMs?</w:t>
      </w:r>
    </w:p>
    <w:p w14:paraId="59F5EDEF" w14:textId="77777777" w:rsidR="00377CEE" w:rsidRDefault="00377CEE" w:rsidP="00256D66">
      <w:pPr>
        <w:rPr>
          <w:b/>
          <w:u w:val="single"/>
        </w:rPr>
      </w:pPr>
    </w:p>
    <w:p w14:paraId="262C0911" w14:textId="43F8E71B" w:rsidR="00EF5C1C" w:rsidRDefault="00EF5C1C" w:rsidP="00256D66">
      <w:pPr>
        <w:rPr>
          <w:b/>
          <w:u w:val="single"/>
        </w:rPr>
      </w:pPr>
      <w:r>
        <w:rPr>
          <w:b/>
          <w:u w:val="single"/>
        </w:rPr>
        <w:t>Interpretation der Ergebnisse</w:t>
      </w:r>
      <w:r w:rsidR="00F17081">
        <w:rPr>
          <w:b/>
          <w:u w:val="single"/>
        </w:rPr>
        <w:t xml:space="preserve"> </w:t>
      </w:r>
      <w:r w:rsidR="00F17081" w:rsidRPr="00F17081">
        <w:rPr>
          <w:b/>
          <w:u w:val="single"/>
        </w:rPr>
        <w:sym w:font="Wingdings" w:char="F0E0"/>
      </w:r>
      <w:r w:rsidR="00F17081">
        <w:rPr>
          <w:b/>
          <w:u w:val="single"/>
        </w:rPr>
        <w:t xml:space="preserve"> Schlussfolgerungen ziehen</w:t>
      </w:r>
    </w:p>
    <w:p w14:paraId="12D70B77" w14:textId="3D0DB983" w:rsidR="00A01FFE" w:rsidRPr="00A01FFE" w:rsidRDefault="004B4807" w:rsidP="00493D89">
      <w:pPr>
        <w:rPr>
          <w:b/>
          <w:i/>
        </w:rPr>
      </w:pPr>
      <w:r w:rsidRPr="004B4807">
        <w:rPr>
          <w:b/>
          <w:i/>
        </w:rPr>
        <w:lastRenderedPageBreak/>
        <w:t>Unterscheidung für MajorClaims, Claims, Premisses und Relations.</w:t>
      </w:r>
    </w:p>
    <w:p w14:paraId="05ED7F67" w14:textId="65BD3603" w:rsidR="00F87758" w:rsidRDefault="00794F56" w:rsidP="00A777CC">
      <w:pPr>
        <w:jc w:val="both"/>
      </w:pPr>
      <w:r w:rsidRPr="003A349C">
        <w:rPr>
          <w:highlight w:val="green"/>
        </w:rPr>
        <w:t xml:space="preserve">Es hat sich gezeigt,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So erzielten die Hauptaussagen </w:t>
      </w:r>
      <w:r w:rsidR="004A33E1">
        <w:t xml:space="preserve">für alle </w:t>
      </w:r>
      <w:r w:rsidR="003A349C">
        <w:t>Prompts,</w:t>
      </w:r>
      <w:r w:rsidR="004A33E1">
        <w:t xml:space="preserve"> in denen mindestens ein Beispiel enthalten ist, </w:t>
      </w:r>
      <w:r w:rsidR="00955CDD">
        <w:t>den höchsten F1-Score</w:t>
      </w:r>
      <w:r w:rsidR="00357D06">
        <w:t xml:space="preserve">, </w:t>
      </w:r>
      <w:r w:rsidR="00CE062C">
        <w:t xml:space="preserve">obwohl sie </w:t>
      </w:r>
      <w:r w:rsidR="008F3573">
        <w:t xml:space="preserve">in </w:t>
      </w:r>
      <w:r w:rsidR="00357D06">
        <w:t xml:space="preserve">niedrigster </w:t>
      </w:r>
      <w:r w:rsidR="008F3573">
        <w:t>Anzahl in einem Aufsatz enthalten sind</w:t>
      </w:r>
      <w:r w:rsidR="00357D06">
        <w:t xml:space="preserve">. </w:t>
      </w:r>
      <w:r w:rsidR="008F3573">
        <w:t>Vermutlich ist das Muster einfacherer für das LLM identifizierbar.</w:t>
      </w:r>
      <w:r w:rsidR="00A777CC">
        <w:t xml:space="preserve"> </w:t>
      </w:r>
      <w:r w:rsidR="00A03418">
        <w:t xml:space="preserve">Zudem wurde deutlich, dass das </w:t>
      </w:r>
      <w:r w:rsidR="00493D89">
        <w:t xml:space="preserve">LLM </w:t>
      </w:r>
      <w:r w:rsidR="002975D4">
        <w:t>b</w:t>
      </w:r>
      <w:r w:rsidR="00493D89">
        <w:t xml:space="preserve">esondere </w:t>
      </w:r>
      <w:r w:rsidR="002975D4">
        <w:t xml:space="preserve">Schwierigkeiten </w:t>
      </w:r>
      <w:r w:rsidR="00493D89">
        <w:t xml:space="preserve">bei der </w:t>
      </w:r>
      <w:r w:rsidR="00EB2D84">
        <w:t xml:space="preserve">Identifizierung </w:t>
      </w:r>
      <w:r w:rsidR="00247C8F">
        <w:t>der Beziehungen</w:t>
      </w:r>
      <w:r w:rsidR="00A03418">
        <w:t xml:space="preserve"> hat</w:t>
      </w:r>
      <w:r w:rsidR="00247C8F">
        <w:t xml:space="preserve">. Dies </w:t>
      </w:r>
      <w:r w:rsidR="00AA64C3">
        <w:t>lässt sich höchstwa</w:t>
      </w:r>
      <w:r w:rsidR="00B620E0">
        <w:t>h</w:t>
      </w:r>
      <w:r w:rsidR="00AA64C3">
        <w:t>r</w:t>
      </w:r>
      <w:r w:rsidR="00B620E0">
        <w:t xml:space="preserve">scheinlich damit erklären, dass diese auf </w:t>
      </w:r>
      <w:r w:rsidR="008911A6">
        <w:t xml:space="preserve">den </w:t>
      </w:r>
      <w:r w:rsidR="00EF49CB">
        <w:t>Argumentationskomponenten aufbau</w:t>
      </w:r>
      <w:r w:rsidR="008911A6">
        <w:t>en</w:t>
      </w:r>
      <w:r w:rsidR="00EF49CB">
        <w:t xml:space="preserve">. Sofern </w:t>
      </w:r>
      <w:r w:rsidR="0086329D">
        <w:t xml:space="preserve">nur eine der </w:t>
      </w:r>
      <w:r w:rsidR="00670483">
        <w:t xml:space="preserve">Argumentationskomponenten </w:t>
      </w:r>
      <w:r w:rsidR="0086329D">
        <w:t xml:space="preserve">oder die Art der Beziehung </w:t>
      </w:r>
      <w:r w:rsidR="00670483">
        <w:t xml:space="preserve">nicht korrekt identifiziert werden, </w:t>
      </w:r>
      <w:r w:rsidR="00C23F82">
        <w:t xml:space="preserve">gilt die </w:t>
      </w:r>
      <w:r w:rsidR="00670483">
        <w:t>Beziehung</w:t>
      </w:r>
      <w:r w:rsidR="00C23F82">
        <w:t xml:space="preserve"> </w:t>
      </w:r>
      <w:r w:rsidR="00CF5A96">
        <w:t>als nicht korrekt.</w:t>
      </w:r>
      <w:r w:rsidR="00A80EDA">
        <w:t xml:space="preserve"> </w:t>
      </w:r>
      <w:r w:rsidR="006D3176">
        <w:t xml:space="preserve">Das bedeutet auch, dass </w:t>
      </w:r>
      <w:r w:rsidR="00894EAB">
        <w:t xml:space="preserve">sich </w:t>
      </w:r>
      <w:r w:rsidR="006D3176">
        <w:t xml:space="preserve">eine Schwäche </w:t>
      </w:r>
      <w:r w:rsidR="00894EAB">
        <w:t>des LLM mit nur einer der Argumentation</w:t>
      </w:r>
      <w:r w:rsidR="008D6C00">
        <w:t>skomponente negativ auf die Leistung der Beziehungen auswirkt.</w:t>
      </w:r>
      <w:r w:rsidR="0048553B">
        <w:t xml:space="preserve"> Hinzu kommt, dass </w:t>
      </w:r>
      <w:r w:rsidR="008A41BC">
        <w:t xml:space="preserve">bei mehreren Hauptaussagen </w:t>
      </w:r>
      <w:r w:rsidR="006B44B8">
        <w:t>aus den Annotationen der Beziehungen nicht hervorgehen, auf welche Haupta</w:t>
      </w:r>
      <w:r w:rsidR="00BD6E98">
        <w:t>u</w:t>
      </w:r>
      <w:r w:rsidR="006B44B8">
        <w:t>ssage sie sich bezieht.</w:t>
      </w:r>
    </w:p>
    <w:p w14:paraId="0BC05244" w14:textId="13FF2249" w:rsidR="00CF4B20" w:rsidRDefault="00CF4B20" w:rsidP="00953D4D">
      <w:pPr>
        <w:jc w:val="both"/>
        <w:rPr>
          <w:ins w:id="834" w:author="Ben Fels" w:date="2024-12-16T22:07:00Z" w16du:dateUtc="2024-12-16T21:07:00Z"/>
        </w:rPr>
      </w:pPr>
      <w:r>
        <w:t xml:space="preserve">Zusätzlich ist zu bedenken, dass </w:t>
      </w:r>
      <w:r w:rsidR="00A70D98">
        <w:t xml:space="preserve">der BLEU-Score als verwendete </w:t>
      </w:r>
      <w:r>
        <w:t>Äh</w:t>
      </w:r>
      <w:r w:rsidR="00170022">
        <w:t>n</w:t>
      </w:r>
      <w:r>
        <w:t xml:space="preserve">lichkeitsmetrik zum </w:t>
      </w:r>
      <w:r w:rsidR="00A70D98">
        <w:t>V</w:t>
      </w:r>
      <w:r>
        <w:t xml:space="preserve">ergleich der </w:t>
      </w:r>
      <w:r w:rsidR="00A70D98">
        <w:t xml:space="preserve">Texte </w:t>
      </w:r>
      <w:r>
        <w:t>keine semantische Äh</w:t>
      </w:r>
      <w:r w:rsidR="00170022">
        <w:t>n</w:t>
      </w:r>
      <w:r>
        <w:t>lichkeit</w:t>
      </w:r>
      <w:r w:rsidR="00A70D98">
        <w:t xml:space="preserve"> berücksichtigt</w:t>
      </w:r>
      <w:r>
        <w:t>.</w:t>
      </w:r>
      <w:r w:rsidR="00A70D98">
        <w:t xml:space="preserve"> Somit </w:t>
      </w:r>
      <w:r w:rsidR="007A12B6">
        <w:t>werden Aussagen die sinngemäß vom LLM korrekt wiedergegeben wurden</w:t>
      </w:r>
      <w:r w:rsidR="00576853">
        <w:t>, aber nicht ausreichend mit der exakten Formulierung</w:t>
      </w:r>
      <w:r w:rsidR="007A12B6">
        <w:t xml:space="preserve"> </w:t>
      </w:r>
      <w:r w:rsidR="00576853">
        <w:t>des Aufsatzes übereinstimmen als falsch gewertet</w:t>
      </w:r>
      <w:r>
        <w:t>.</w:t>
      </w:r>
    </w:p>
    <w:p w14:paraId="2B0F79CC" w14:textId="77777777" w:rsidR="00CF4B20" w:rsidRDefault="00CF4B20" w:rsidP="00953D4D">
      <w:pPr>
        <w:jc w:val="both"/>
      </w:pPr>
    </w:p>
    <w:p w14:paraId="470DF7A0" w14:textId="0D3E759E" w:rsidR="00517118" w:rsidRPr="00517118" w:rsidRDefault="00517118" w:rsidP="00953D4D">
      <w:pPr>
        <w:jc w:val="both"/>
        <w:rPr>
          <w:b/>
        </w:rPr>
      </w:pPr>
      <w:r w:rsidRPr="00517118">
        <w:rPr>
          <w:b/>
        </w:rPr>
        <w:t>Unterscheidung ZS, OS; FS</w:t>
      </w:r>
    </w:p>
    <w:p w14:paraId="2FE88997" w14:textId="12F5EFEA" w:rsidR="00517118" w:rsidRDefault="00517118" w:rsidP="00953D4D">
      <w:pPr>
        <w:jc w:val="both"/>
      </w:pPr>
      <w:r>
        <w:t xml:space="preserve">Die Ergänzung von Beispielen in Prompt verhält sich ähnlich zum Grenznutzen. Übersetzt auf den Anwendungsfall bedeutet dies, dass jedes weitere Beispiel einen geringeren Leistungszuwachs </w:t>
      </w:r>
      <w:r w:rsidR="009E2AFC">
        <w:t>beiträgt</w:t>
      </w:r>
      <w:r>
        <w:t xml:space="preserve"> als das Vorherige.</w:t>
      </w:r>
    </w:p>
    <w:p w14:paraId="06F3203A" w14:textId="01C5460F" w:rsidR="00517118" w:rsidRDefault="00517118" w:rsidP="00953D4D">
      <w:pPr>
        <w:jc w:val="both"/>
      </w:pPr>
      <w:r>
        <w:t>Anhand der FS40-Prompts wird sogar deutlich, dass die Leistung nicht zwangsläufig mit mehr Beispielen immer besser wird.</w:t>
      </w:r>
      <w:r w:rsidR="00617779">
        <w:t xml:space="preserve"> Auch wenn </w:t>
      </w:r>
      <w:r w:rsidR="008F7764">
        <w:t xml:space="preserve">sich die Leistung der Prompts mit nur der AB </w:t>
      </w:r>
      <w:r w:rsidR="00617779">
        <w:t xml:space="preserve">bei den </w:t>
      </w:r>
      <w:r w:rsidR="00DC5878">
        <w:t xml:space="preserve">Argumentationskomponenten </w:t>
      </w:r>
      <w:r w:rsidR="00C224F6">
        <w:t xml:space="preserve">bei </w:t>
      </w:r>
      <w:r w:rsidR="0075409C">
        <w:t xml:space="preserve">der Erhöhung von 20 auf 40 Beispiele de Leistung noch zunimmt, wird eine weitere Erhöhung der  </w:t>
      </w:r>
    </w:p>
    <w:p w14:paraId="45EAA64B" w14:textId="683C71D6" w:rsidR="00E03BC8" w:rsidRDefault="00E03BC8" w:rsidP="00953D4D">
      <w:pPr>
        <w:jc w:val="both"/>
      </w:pPr>
      <w:r>
        <w:t xml:space="preserve">Die Übergabe der Aufgabenbeschreibung </w:t>
      </w:r>
    </w:p>
    <w:p w14:paraId="42E10CC1" w14:textId="77777777" w:rsidR="00517118" w:rsidRDefault="00517118" w:rsidP="00953D4D">
      <w:pPr>
        <w:jc w:val="both"/>
      </w:pPr>
    </w:p>
    <w:p w14:paraId="1DD1030F" w14:textId="6AACE581" w:rsidR="004B4807" w:rsidRPr="006167B1" w:rsidRDefault="006167B1" w:rsidP="00953D4D">
      <w:pPr>
        <w:jc w:val="both"/>
        <w:rPr>
          <w:b/>
          <w:i/>
        </w:rPr>
      </w:pPr>
      <w:r w:rsidRPr="006167B1">
        <w:rPr>
          <w:b/>
          <w:i/>
        </w:rPr>
        <w:lastRenderedPageBreak/>
        <w:t>Unterscheidung für Basic, Persona, COT und Persona-COT</w:t>
      </w:r>
    </w:p>
    <w:p w14:paraId="256E5DA5" w14:textId="3D952C18" w:rsidR="004B4807" w:rsidRDefault="00F70095" w:rsidP="00953D4D">
      <w:pPr>
        <w:jc w:val="both"/>
      </w:pPr>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r w:rsidR="00713ABA">
        <w:t xml:space="preserve"> Die Ergänzung einer </w:t>
      </w:r>
    </w:p>
    <w:p w14:paraId="53CC8EAE" w14:textId="3A5CCFF6" w:rsidR="00517118" w:rsidRDefault="004F03B2" w:rsidP="00953D4D">
      <w:pPr>
        <w:jc w:val="both"/>
      </w:pPr>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w:t>
      </w:r>
      <w:r w:rsidR="00093E62">
        <w:t xml:space="preserve">einer Persona </w:t>
      </w:r>
      <w:r w:rsidR="008E3DD2">
        <w:t>in Verbindung mit COT besonders bei wenigen Beispielen zu einer Leistungssteigerung führt</w:t>
      </w:r>
      <w:r w:rsidR="004B4C0E">
        <w:t>. Synergieeffekte</w:t>
      </w:r>
    </w:p>
    <w:p w14:paraId="4FE3643B" w14:textId="08FB9B14" w:rsidR="005F1CE4" w:rsidRDefault="0056573B" w:rsidP="00953D4D">
      <w:pPr>
        <w:jc w:val="both"/>
      </w:pPr>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6192F1EA" w14:textId="1A00C7F9" w:rsidR="0007289B" w:rsidRDefault="00E275F8" w:rsidP="00953D4D">
      <w:pPr>
        <w:jc w:val="both"/>
      </w:pPr>
      <w:r>
        <w:t xml:space="preserve">Ein gleichbleibender F1-Score bei </w:t>
      </w:r>
      <w:r w:rsidR="00C037F9">
        <w:t>eine</w:t>
      </w:r>
      <w:r w:rsidR="004F0A69">
        <w:t>r</w:t>
      </w:r>
      <w:r w:rsidR="00C037F9">
        <w:t xml:space="preserve"> zunehmender Tokenanzahl kann als eine </w:t>
      </w:r>
      <w:r w:rsidR="00847FA0">
        <w:t>V</w:t>
      </w:r>
      <w:r w:rsidR="00C037F9">
        <w:t>ersch</w:t>
      </w:r>
      <w:r w:rsidR="00847FA0">
        <w:t xml:space="preserve">lechterung </w:t>
      </w:r>
      <w:r w:rsidR="00C91B87">
        <w:t>verstanden werden, da sich damit auch die Kosten erhöhen.</w:t>
      </w:r>
      <w:r w:rsidR="00C8724F">
        <w:t xml:space="preserve"> In solch einer Situation sollte </w:t>
      </w:r>
      <w:r w:rsidR="00703E11">
        <w:t xml:space="preserve">der </w:t>
      </w:r>
      <w:r w:rsidR="00C8724F">
        <w:t xml:space="preserve">Prompt mit </w:t>
      </w:r>
      <w:r w:rsidR="007B4C0A">
        <w:t xml:space="preserve">weniger Tokens </w:t>
      </w:r>
      <w:r w:rsidR="00C8724F">
        <w:t>verwendet werden.</w:t>
      </w:r>
      <w:r w:rsidR="0076503E">
        <w:t xml:space="preserve"> </w:t>
      </w:r>
      <w:r w:rsidR="005F79AE">
        <w:t>Der F1-Score pro eingesetz</w:t>
      </w:r>
      <w:r w:rsidR="00B86752">
        <w:t>t</w:t>
      </w:r>
      <w:r w:rsidR="005F79AE">
        <w:t xml:space="preserve">er Tokens </w:t>
      </w:r>
      <w:r w:rsidR="00B86752">
        <w:t xml:space="preserve">ist für die ZS-Prompts </w:t>
      </w:r>
      <w:r w:rsidR="0007289B">
        <w:t>zwar am höchsten, jedoch ist d</w:t>
      </w:r>
      <w:r w:rsidR="00A90725">
        <w:t xml:space="preserve">er F1-Score so gering, dass sie nicht </w:t>
      </w:r>
      <w:r w:rsidR="009F6D45">
        <w:t xml:space="preserve">bevorzugt werden sollten. </w:t>
      </w:r>
      <w:r w:rsidR="002E561C">
        <w:t xml:space="preserve">Dieses Verhältnis sinkt </w:t>
      </w:r>
      <w:r w:rsidR="00FA6C01">
        <w:t>für die restlichen Prompt</w:t>
      </w:r>
      <w:r w:rsidR="00530B3D">
        <w:t>s</w:t>
      </w:r>
      <w:r w:rsidR="00FA6C01">
        <w:t xml:space="preserve"> stark ab</w:t>
      </w:r>
      <w:r w:rsidR="00C63417">
        <w:t>, da ein einzelnes Input-Out</w:t>
      </w:r>
      <w:r w:rsidR="00137938">
        <w:t xml:space="preserve">put-Paar </w:t>
      </w:r>
      <w:r w:rsidR="00EB3118">
        <w:t xml:space="preserve">fast </w:t>
      </w:r>
      <w:r w:rsidR="0051639D">
        <w:t>16-mal</w:t>
      </w:r>
      <w:r w:rsidR="00EB3118">
        <w:t xml:space="preserve"> so viele Tokens umfasst</w:t>
      </w:r>
      <w:r w:rsidR="0051639D">
        <w:t>, wie die Aufgabenbeschreibung</w:t>
      </w:r>
      <w:r w:rsidR="00B21067">
        <w:t xml:space="preserve">. </w:t>
      </w:r>
      <w:r w:rsidR="0007289B">
        <w:t xml:space="preserve">Es ist somit  </w:t>
      </w:r>
      <w:r w:rsidR="00B21067">
        <w:t xml:space="preserve">eine </w:t>
      </w:r>
      <w:r w:rsidR="0007289B">
        <w:t xml:space="preserve">Abwägung zwischen benötigter Genauigkeit und den damit verbundenen Kosten zu treffen. </w:t>
      </w:r>
      <w:r w:rsidR="00C95B39" w:rsidRPr="0015671B">
        <w:rPr>
          <w:highlight w:val="cyan"/>
        </w:rPr>
        <w:t xml:space="preserve">Ein Ansatz als Entscheidungshilfe könne das </w:t>
      </w:r>
      <w:r w:rsidR="001575A2" w:rsidRPr="0015671B">
        <w:rPr>
          <w:highlight w:val="cyan"/>
        </w:rPr>
        <w:t xml:space="preserve">Ellbogen-Kriteriums </w:t>
      </w:r>
      <w:r w:rsidR="00C95B39" w:rsidRPr="0015671B">
        <w:rPr>
          <w:highlight w:val="cyan"/>
        </w:rPr>
        <w:t xml:space="preserve">bieten, </w:t>
      </w:r>
      <w:r w:rsidR="001575A2" w:rsidRPr="0015671B">
        <w:rPr>
          <w:highlight w:val="cyan"/>
        </w:rPr>
        <w:t>wie bei Clustern?</w:t>
      </w:r>
    </w:p>
    <w:p w14:paraId="36B60DEA" w14:textId="6DF89733" w:rsidR="00C8724F" w:rsidRDefault="00C8724F" w:rsidP="00953D4D">
      <w:pPr>
        <w:jc w:val="both"/>
      </w:pPr>
    </w:p>
    <w:p w14:paraId="09268CC6" w14:textId="01408847" w:rsidR="00E275F8" w:rsidRDefault="00E275F8" w:rsidP="00953D4D">
      <w:pPr>
        <w:jc w:val="both"/>
      </w:pPr>
    </w:p>
    <w:p w14:paraId="15C1BA12" w14:textId="6CBD1CEF" w:rsidR="00412674" w:rsidRPr="00412674" w:rsidRDefault="00D135E9" w:rsidP="00953D4D">
      <w:pPr>
        <w:jc w:val="both"/>
        <w:rPr>
          <w:b/>
        </w:rPr>
      </w:pPr>
      <w:r>
        <w:rPr>
          <w:b/>
        </w:rPr>
        <w:t>Ab</w:t>
      </w:r>
      <w:r w:rsidR="008B759F">
        <w:rPr>
          <w:b/>
        </w:rPr>
        <w:t>gleich mit Ergebnissen aus Stand der Forschung</w:t>
      </w:r>
    </w:p>
    <w:p w14:paraId="450B8D6E" w14:textId="57860A14" w:rsidR="00045489" w:rsidRDefault="00045489" w:rsidP="00953D4D">
      <w:pPr>
        <w:jc w:val="both"/>
      </w:pPr>
      <w:r>
        <w:t>Abgleich mit der Leistung von menschlichen Experten</w:t>
      </w:r>
    </w:p>
    <w:p w14:paraId="7F043662" w14:textId="3532035C" w:rsidR="0066378B" w:rsidRDefault="0066378B" w:rsidP="00953D4D">
      <w:pPr>
        <w:jc w:val="both"/>
      </w:pPr>
      <w:r>
        <w:t xml:space="preserve">Abgleich mit dem Ansatz aus </w:t>
      </w:r>
      <w:r w:rsidR="000D2FF2">
        <w:t>Paper zum Datensatz.</w:t>
      </w:r>
    </w:p>
    <w:p w14:paraId="1301B2F9" w14:textId="77777777" w:rsidR="009F37E8" w:rsidRDefault="009F37E8" w:rsidP="00953D4D">
      <w:pPr>
        <w:jc w:val="both"/>
        <w:rPr>
          <w:ins w:id="835" w:author="Ben Fels" w:date="2024-12-21T12:01:00Z" w16du:dateUtc="2024-12-21T11:01:00Z"/>
        </w:rPr>
      </w:pPr>
      <w:ins w:id="836"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53D4D">
      <w:pPr>
        <w:jc w:val="both"/>
        <w:rPr>
          <w:ins w:id="837" w:author="Ben Fels" w:date="2024-12-21T12:01:00Z" w16du:dateUtc="2024-12-21T11:01:00Z"/>
        </w:rPr>
      </w:pPr>
      <w:ins w:id="838" w:author="Ben Fels" w:date="2024-12-21T12:01:00Z" w16du:dateUtc="2024-12-21T11:01:00Z">
        <w:r w:rsidRPr="0069646E">
          <w:rPr>
            <w:noProof/>
          </w:rPr>
          <w:lastRenderedPageBreak/>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8"/>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53D4D">
      <w:pPr>
        <w:jc w:val="both"/>
        <w:rPr>
          <w:ins w:id="839" w:author="Ben Fels" w:date="2024-12-21T12:01:00Z" w16du:dateUtc="2024-12-21T11:01:00Z"/>
        </w:rPr>
      </w:pPr>
      <w:ins w:id="840"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77777777" w:rsidR="009F37E8" w:rsidRDefault="009F37E8" w:rsidP="00953D4D">
      <w:pPr>
        <w:jc w:val="both"/>
        <w:rPr>
          <w:ins w:id="841" w:author="Ben Fels" w:date="2024-12-16T22:14:00Z" w16du:dateUtc="2024-12-16T21:14:00Z"/>
        </w:rPr>
      </w:pPr>
      <w:ins w:id="842"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953D4D">
      <w:pPr>
        <w:jc w:val="both"/>
      </w:pPr>
    </w:p>
    <w:p w14:paraId="5FB45696" w14:textId="77777777" w:rsidR="00870AF6" w:rsidRDefault="00870AF6" w:rsidP="00953D4D">
      <w:pPr>
        <w:jc w:val="both"/>
      </w:pPr>
    </w:p>
    <w:p w14:paraId="57475BB2" w14:textId="591537F5" w:rsidR="0002655E" w:rsidRDefault="0067198E" w:rsidP="00953D4D">
      <w:pPr>
        <w:jc w:val="both"/>
      </w:pPr>
      <w:r>
        <w:t>Auch</w:t>
      </w:r>
      <w:r w:rsidR="003215A3">
        <w:t xml:space="preserve"> mit der Anwendung von Techniken des Prompt Engineerings</w:t>
      </w:r>
      <w:r>
        <w:t xml:space="preserve"> </w:t>
      </w:r>
      <w:r w:rsidR="003215A3">
        <w:t>erreicht das LLM keine au</w:t>
      </w:r>
      <w:r w:rsidR="007F1CA1">
        <w:t xml:space="preserve">sreichende Leistung, um als </w:t>
      </w:r>
      <w:r w:rsidR="005D7CEF">
        <w:t>verlässliche Alternative zu gelten. Nichtsdestotrotz zeigt sich</w:t>
      </w:r>
      <w:r w:rsidR="0002655E">
        <w:t>,</w:t>
      </w:r>
      <w:r w:rsidR="005D7CEF">
        <w:t xml:space="preserve"> </w:t>
      </w:r>
      <w:r w:rsidR="00A71FE1">
        <w:t>dass LLMs auch für solch komplexe Anwendungsfälle wie das Argument Mining</w:t>
      </w:r>
      <w:r w:rsidR="00C00A5C">
        <w:t xml:space="preserve">, </w:t>
      </w:r>
      <w:r w:rsidR="00865CC3">
        <w:t>…</w:t>
      </w:r>
    </w:p>
    <w:p w14:paraId="3E0F71FE" w14:textId="632322A9" w:rsidR="00045489" w:rsidRDefault="00865CC3" w:rsidP="00953D4D">
      <w:pPr>
        <w:jc w:val="both"/>
      </w:pPr>
      <w:r>
        <w:t xml:space="preserve">… </w:t>
      </w:r>
      <w:r w:rsidR="00C00A5C">
        <w:t>ist es wesentlich leichter umzusetzen, da kein Expertenwissen benötigt wird und damit auch günstiger.</w:t>
      </w:r>
    </w:p>
    <w:p w14:paraId="4040AA8F" w14:textId="4E6C285D" w:rsidR="0069508D" w:rsidRDefault="0069508D" w:rsidP="00953D4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953D4D">
      <w:pPr>
        <w:jc w:val="both"/>
      </w:pPr>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18A0D476" w14:textId="53EA427D" w:rsidR="002D71B9" w:rsidRDefault="00C44C58" w:rsidP="00256D66">
      <w:r w:rsidRPr="00C44C58">
        <w:rPr>
          <w:b/>
        </w:rPr>
        <w:t>Limitationen</w:t>
      </w:r>
    </w:p>
    <w:p w14:paraId="3E3ADC75" w14:textId="71EAC353" w:rsidR="00A40614" w:rsidRDefault="00C44C58" w:rsidP="00F65FC7">
      <w:pPr>
        <w:jc w:val="both"/>
      </w:pPr>
      <w:r>
        <w:t>Die Ergebnisse gelten nur für d</w:t>
      </w:r>
      <w:r w:rsidR="00631ACF">
        <w:t>as</w:t>
      </w:r>
      <w:r>
        <w:t xml:space="preserve"> untersuchte LLM</w:t>
      </w:r>
      <w:r w:rsidR="008C1788">
        <w:t xml:space="preserve">. </w:t>
      </w:r>
      <w:r w:rsidR="00E370DB">
        <w:t xml:space="preserve">Sowohl die </w:t>
      </w:r>
      <w:r w:rsidR="006F3F9D">
        <w:t>Verwendung von abweichenden Formulierungen</w:t>
      </w:r>
      <w:r w:rsidR="008C1788">
        <w:t xml:space="preserve"> in den Prompts</w:t>
      </w:r>
      <w:r w:rsidR="00E370DB">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Die </w:t>
      </w:r>
      <w:r w:rsidR="00C93254">
        <w:lastRenderedPageBreak/>
        <w:t>Ergebnisse beziehen sich folglich auf die dargestellten Prompt Templates.</w:t>
      </w:r>
      <w:r w:rsidR="00E601C5">
        <w:t xml:space="preserve"> </w:t>
      </w:r>
      <w:r w:rsidR="00FD5C53">
        <w:t>Der Datensatz enthält lediglich argumentative Aufsätze</w:t>
      </w:r>
      <w:r w:rsidR="003D5111">
        <w:t xml:space="preserve"> in </w:t>
      </w:r>
      <w:ins w:id="843" w:author="Ben Fels" w:date="2024-12-17T09:18:00Z" w16du:dateUtc="2024-12-17T08:18:00Z">
        <w:r w:rsidR="003D5111">
          <w:t>englische</w:t>
        </w:r>
      </w:ins>
      <w:r w:rsidR="003D5111">
        <w:t>r</w:t>
      </w:r>
      <w:ins w:id="844" w:author="Ben Fels" w:date="2024-12-17T09:18:00Z" w16du:dateUtc="2024-12-17T08:18:00Z">
        <w:r w:rsidR="003D5111">
          <w:t xml:space="preserve"> Sprache</w:t>
        </w:r>
      </w:ins>
      <w:r w:rsidR="00201BE0">
        <w:t>, weshalb die</w:t>
      </w:r>
      <w:r w:rsidR="005B637D">
        <w:t xml:space="preserve"> </w:t>
      </w:r>
      <w:r w:rsidR="00201BE0">
        <w:t xml:space="preserve">Prompts auch </w:t>
      </w:r>
      <w:r w:rsidR="005B637D">
        <w:t>nur Beispiele von argumentativen Aufsätzen beinhalten</w:t>
      </w:r>
      <w:r w:rsidR="00FD5C53">
        <w:t xml:space="preserve">. </w:t>
      </w:r>
      <w:r w:rsidR="00B23274">
        <w:t>Die Prompts sind somit vermutlich nicht domänenunabhängig anwendbar.</w:t>
      </w:r>
    </w:p>
    <w:p w14:paraId="3C98EEAF" w14:textId="77777777" w:rsidR="00D5092C" w:rsidRDefault="00D5092C" w:rsidP="00777574">
      <w:pPr>
        <w:rPr>
          <w:ins w:id="845" w:author="Ben Fels" w:date="2024-12-16T22:07:00Z" w16du:dateUtc="2024-12-16T21:07:00Z"/>
        </w:rPr>
      </w:pPr>
    </w:p>
    <w:p w14:paraId="7B5EC7D0" w14:textId="15AFCE54" w:rsidR="00D5092C" w:rsidRDefault="00D5092C" w:rsidP="00777574">
      <w:pPr>
        <w:rPr>
          <w:b/>
        </w:rPr>
      </w:pPr>
      <w:ins w:id="846" w:author="Ben Fels" w:date="2024-12-16T22:07:00Z" w16du:dateUtc="2024-12-16T21:07:00Z">
        <w:r w:rsidRPr="00D5092C">
          <w:rPr>
            <w:b/>
            <w:rPrChange w:id="847" w:author="Ben Fels" w:date="2024-12-16T22:08:00Z" w16du:dateUtc="2024-12-16T21:08:00Z">
              <w:rPr/>
            </w:rPrChange>
          </w:rPr>
          <w:t>Ha</w:t>
        </w:r>
      </w:ins>
      <w:ins w:id="848" w:author="Ben Fels" w:date="2024-12-16T22:08:00Z" w16du:dateUtc="2024-12-16T21:08:00Z">
        <w:r w:rsidRPr="00D5092C">
          <w:rPr>
            <w:b/>
            <w:rPrChange w:id="849" w:author="Ben Fels" w:date="2024-12-16T22:08:00Z" w16du:dateUtc="2024-12-16T21:08:00Z">
              <w:rPr/>
            </w:rPrChange>
          </w:rPr>
          <w:t>ndlungsempfehlungen</w:t>
        </w:r>
      </w:ins>
    </w:p>
    <w:p w14:paraId="38B739B2" w14:textId="77777777" w:rsidR="00776D09" w:rsidRPr="00776D09" w:rsidRDefault="00776D09" w:rsidP="00776D09">
      <w:pPr>
        <w:jc w:val="both"/>
      </w:pPr>
      <w:r w:rsidRPr="00776D09">
        <w:t xml:space="preserve">Die vorliegende Untersuchung gibt </w:t>
      </w:r>
      <w:ins w:id="850" w:author="Ben Fels" w:date="2024-12-21T19:09:00Z" w16du:dateUtc="2024-12-21T18:09:00Z">
        <w:r w:rsidRPr="00776D09">
          <w:t xml:space="preserve">Aufschluss darüber, wie leistungsfähig LLMs für das Argument Mining </w:t>
        </w:r>
      </w:ins>
      <w:r w:rsidRPr="00776D09">
        <w:t xml:space="preserve">bei überzeugenden Aufsätzen </w:t>
      </w:r>
      <w:ins w:id="851" w:author="Ben Fels" w:date="2024-12-21T19:09:00Z" w16du:dateUtc="2024-12-21T18:09:00Z">
        <w:r w:rsidRPr="00776D09">
          <w:t>sind und welche</w:t>
        </w:r>
      </w:ins>
      <w:r w:rsidRPr="00776D09">
        <w:t xml:space="preserve"> der betrachteten</w:t>
      </w:r>
      <w:ins w:id="852" w:author="Ben Fels" w:date="2024-12-21T19:09:00Z" w16du:dateUtc="2024-12-21T18:09:00Z">
        <w:r w:rsidRPr="00776D09">
          <w:t xml:space="preserve"> Prompt Engineering Techniken in diesem Zusammenhang die besten Ergebnisse liefern. </w:t>
        </w:r>
      </w:ins>
      <w:r w:rsidRPr="00776D09">
        <w:t xml:space="preserve">Die Untersuchung trägt damit </w:t>
      </w:r>
      <w:ins w:id="853" w:author="Ben Fels" w:date="2024-12-21T19:09:00Z" w16du:dateUtc="2024-12-21T18:09:00Z">
        <w:r w:rsidRPr="00776D09">
          <w:t>sowohl zur Weiterentwicklung der Forschung auf dem Gebiet des Argument Minings als auch zur praktischen Anwendung von LLMs in realen Anwendungsfällen be</w:t>
        </w:r>
      </w:ins>
      <w:r w:rsidRPr="00776D09">
        <w:t>i</w:t>
      </w:r>
      <w:ins w:id="854" w:author="Ben Fels" w:date="2024-12-21T19:09:00Z" w16du:dateUtc="2024-12-21T18:09:00Z">
        <w:r w:rsidRPr="00776D09">
          <w:t xml:space="preserve">. </w:t>
        </w:r>
      </w:ins>
    </w:p>
    <w:p w14:paraId="1BB98F32" w14:textId="77777777" w:rsidR="00776D09" w:rsidRPr="00776D09" w:rsidRDefault="00776D09" w:rsidP="00777574">
      <w:pPr>
        <w:rPr>
          <w:b/>
        </w:rPr>
      </w:pPr>
    </w:p>
    <w:p w14:paraId="2BD5151E" w14:textId="77777777" w:rsidR="00776D09" w:rsidRDefault="00F902BB" w:rsidP="00200D59">
      <w:pPr>
        <w:jc w:val="both"/>
      </w:pPr>
      <w:r w:rsidRPr="00776D09">
        <w:t xml:space="preserve">Nichtsdestotrotz liefert die </w:t>
      </w:r>
      <w:r w:rsidR="008D3914" w:rsidRPr="00776D09">
        <w:t xml:space="preserve">Untersuchung </w:t>
      </w:r>
      <w:r w:rsidR="00420BD8" w:rsidRPr="00776D09">
        <w:t xml:space="preserve">einen ersten Ansatz für die Anwendung von LLMs für Argument Mining. </w:t>
      </w:r>
      <w:r w:rsidR="00392A7F" w:rsidRPr="00776D09">
        <w:t xml:space="preserve">Auch wenn </w:t>
      </w:r>
      <w:r w:rsidR="002C1FAD" w:rsidRPr="00776D09">
        <w:t xml:space="preserve">die Einschätzung, ab wann die Leistung des Modells ausreichend ist, </w:t>
      </w:r>
      <w:r w:rsidR="00FA5C16" w:rsidRPr="00776D09">
        <w:t>individuell vom konkreten Anwendungsfall ist, erscheint d</w:t>
      </w:r>
      <w:r w:rsidR="00A43054" w:rsidRPr="00776D09">
        <w:t xml:space="preserve">ie </w:t>
      </w:r>
      <w:r w:rsidR="00FA5C16" w:rsidRPr="00776D09">
        <w:t xml:space="preserve">bisher </w:t>
      </w:r>
      <w:r w:rsidR="00A43054" w:rsidRPr="00776D09">
        <w:t xml:space="preserve">erzielte Leistung </w:t>
      </w:r>
      <w:r w:rsidR="00FA5C16" w:rsidRPr="00776D09">
        <w:t xml:space="preserve">als noch </w:t>
      </w:r>
      <w:r w:rsidR="00277E75" w:rsidRPr="00776D09">
        <w:t xml:space="preserve">nicht ausreichend </w:t>
      </w:r>
      <w:r w:rsidR="00A43054" w:rsidRPr="00776D09">
        <w:t xml:space="preserve">für eine </w:t>
      </w:r>
      <w:r w:rsidR="00313D28" w:rsidRPr="00776D09">
        <w:t xml:space="preserve">Verwendung </w:t>
      </w:r>
      <w:r w:rsidR="00277E75" w:rsidRPr="00776D09">
        <w:t xml:space="preserve">in </w:t>
      </w:r>
      <w:r w:rsidR="00013DA9" w:rsidRPr="00776D09">
        <w:t xml:space="preserve">einer </w:t>
      </w:r>
      <w:r w:rsidR="00A43054" w:rsidRPr="00776D09">
        <w:t>reale</w:t>
      </w:r>
      <w:r w:rsidR="00013DA9" w:rsidRPr="00776D09">
        <w:t>n</w:t>
      </w:r>
      <w:r w:rsidR="00A43054" w:rsidRPr="00776D09">
        <w:t xml:space="preserve"> </w:t>
      </w:r>
      <w:r w:rsidR="00277E75" w:rsidRPr="00776D09">
        <w:t xml:space="preserve">Anwendung. </w:t>
      </w:r>
      <w:r w:rsidR="001379AD" w:rsidRPr="00776D09">
        <w:t xml:space="preserve">Besonders die Identifikation der Beziehungen zwischen den Argumentationskomponenten hat </w:t>
      </w:r>
      <w:r w:rsidR="00AC24FD" w:rsidRPr="00776D09">
        <w:t>großen Verbesserungsbedarf.</w:t>
      </w:r>
      <w:r w:rsidR="00AC24FD">
        <w:t xml:space="preserve"> </w:t>
      </w:r>
    </w:p>
    <w:p w14:paraId="23D5ADD1" w14:textId="38EE5F91" w:rsidR="00A32669" w:rsidRDefault="002B0A1B" w:rsidP="00200D59">
      <w:pPr>
        <w:jc w:val="both"/>
      </w:pPr>
      <w:r>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r w:rsidR="00AB5344">
        <w:t xml:space="preserve"> </w:t>
      </w:r>
      <w:r w:rsidR="00205D30">
        <w:t xml:space="preserve">Im Sinne der Optimierung des LLMs und unter der Voraussetzung, dass </w:t>
      </w:r>
      <w:r w:rsidR="00B005E8">
        <w:t>ein ausreichend großer Datensatz vorliegt</w:t>
      </w:r>
      <w:r w:rsidR="00205D30">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w:t>
      </w:r>
      <w:r w:rsidR="00EC614D">
        <w:t xml:space="preserve"> vielversprechender Ansatz</w:t>
      </w:r>
      <w:r w:rsidR="006E4E73">
        <w:t>.</w:t>
      </w:r>
      <w:r w:rsidR="004A73FD">
        <w:t xml:space="preserve"> </w:t>
      </w:r>
      <w:r w:rsidR="00456430">
        <w:t xml:space="preserve">Sofern das LLM </w:t>
      </w:r>
      <w:r w:rsidR="00B905D8">
        <w:t xml:space="preserve">dann </w:t>
      </w:r>
      <w:r w:rsidR="00456430">
        <w:t xml:space="preserve">eine ausreichende Performance erzielt, wäre es interessant </w:t>
      </w:r>
      <w:r w:rsidR="00474CA4">
        <w:t xml:space="preserve">darauf </w:t>
      </w:r>
      <w:r w:rsidR="00456430">
        <w:t xml:space="preserve">aufbauend </w:t>
      </w:r>
      <w:r w:rsidR="00893143">
        <w:t xml:space="preserve">den Ansatz so weiterzuentwickeln, dass die </w:t>
      </w:r>
      <w:ins w:id="855" w:author="Ben Fels" w:date="2024-12-21T11:51:00Z" w16du:dateUtc="2024-12-21T10:51:00Z">
        <w:r w:rsidR="003228A7">
          <w:t xml:space="preserve">Argumentationsstrukturen in </w:t>
        </w:r>
      </w:ins>
      <w:r w:rsidR="00893143">
        <w:t xml:space="preserve">ein </w:t>
      </w:r>
      <w:ins w:id="856" w:author="Ben Fels" w:date="2024-12-21T11:51:00Z" w16du:dateUtc="2024-12-21T10:51:00Z">
        <w:r w:rsidR="003228A7">
          <w:t>Strukt</w:t>
        </w:r>
        <w:r w:rsidR="00AB38A4">
          <w:t xml:space="preserve">urdiagrammen </w:t>
        </w:r>
      </w:ins>
      <w:r w:rsidR="00893143">
        <w:t xml:space="preserve">überführt </w:t>
      </w:r>
      <w:ins w:id="857" w:author="Ben Fels" w:date="2024-12-21T11:51:00Z" w16du:dateUtc="2024-12-21T10:51:00Z">
        <w:r w:rsidR="00AB38A4">
          <w:t>werden</w:t>
        </w:r>
      </w:ins>
      <w:ins w:id="858" w:author="Ben Fels" w:date="2024-12-21T11:52:00Z" w16du:dateUtc="2024-12-21T10:52:00Z">
        <w:r w:rsidR="00AB38A4">
          <w:t xml:space="preserve">, um die </w:t>
        </w:r>
      </w:ins>
      <w:r w:rsidR="00893143">
        <w:t xml:space="preserve">extrahierte Argumentation </w:t>
      </w:r>
      <w:ins w:id="859"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860" w:author="Ben Fels" w:date="2024-12-17T09:18:00Z" w16du:dateUtc="2024-12-17T08:18:00Z">
        <w:r w:rsidR="00A32669">
          <w:t>für weitere Sprachen</w:t>
        </w:r>
      </w:ins>
      <w:r w:rsidR="00AE029F">
        <w:t xml:space="preserve"> ist denkbar.</w:t>
      </w:r>
    </w:p>
    <w:p w14:paraId="6C4547FC" w14:textId="7D900059" w:rsidR="007100D7" w:rsidRDefault="007100D7" w:rsidP="00C17366">
      <w:pPr>
        <w:pStyle w:val="Listenabsatz"/>
        <w:numPr>
          <w:ilvl w:val="0"/>
          <w:numId w:val="51"/>
        </w:numPr>
        <w:jc w:val="both"/>
      </w:pPr>
      <w:r>
        <w:lastRenderedPageBreak/>
        <w:t>Für andere argumentative Textarten oder auch nicht-argumentative Texte sind weitere Untersuchungen durchzuführen. Erweiterung des Datensatzes auf verschiedene Domänen. Ggf. ist die Datensatzgröße dann für ein Fine-Tuning ausreichend.</w:t>
      </w:r>
    </w:p>
    <w:p w14:paraId="6AD944B8" w14:textId="10601289" w:rsidR="00953D4D" w:rsidRPr="00CF7AE6" w:rsidDel="00EB3762" w:rsidRDefault="00257D4F" w:rsidP="007E19BE">
      <w:pPr>
        <w:pStyle w:val="Listenabsatz"/>
        <w:numPr>
          <w:ilvl w:val="0"/>
          <w:numId w:val="51"/>
        </w:numPr>
        <w:rPr>
          <w:del w:id="861" w:author="Ben Fels" w:date="2024-12-21T12:02:00Z" w16du:dateUtc="2024-12-21T11:02:00Z"/>
        </w:r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52B92A07" w14:textId="39AA5423" w:rsidR="00CF7AE6" w:rsidRPr="00CF7AE6" w:rsidDel="00EB3762" w:rsidRDefault="00CF7AE6" w:rsidP="007E19BE">
      <w:pPr>
        <w:pStyle w:val="Listenabsatz"/>
        <w:numPr>
          <w:ilvl w:val="0"/>
          <w:numId w:val="51"/>
        </w:numPr>
        <w:rPr>
          <w:del w:id="862" w:author="Ben Fels" w:date="2024-12-21T12:02:00Z" w16du:dateUtc="2024-12-21T11:02:00Z"/>
        </w:rPr>
      </w:pPr>
    </w:p>
    <w:p w14:paraId="248E40D0" w14:textId="7A55141F" w:rsidR="002379BD" w:rsidDel="00EB3762" w:rsidRDefault="002379BD" w:rsidP="007E19BE">
      <w:pPr>
        <w:pStyle w:val="Listenabsatz"/>
        <w:numPr>
          <w:ilvl w:val="0"/>
          <w:numId w:val="51"/>
        </w:numPr>
        <w:rPr>
          <w:del w:id="863" w:author="Ben Fels" w:date="2024-12-21T12:02:00Z" w16du:dateUtc="2024-12-21T11:02:00Z"/>
        </w:rPr>
      </w:pPr>
    </w:p>
    <w:p w14:paraId="00591F1E" w14:textId="77777777" w:rsidR="007C76BA" w:rsidRDefault="002379BD" w:rsidP="007E19BE">
      <w:pPr>
        <w:pStyle w:val="Listenabsatz"/>
        <w:numPr>
          <w:ilvl w:val="0"/>
          <w:numId w:val="51"/>
        </w:numPr>
      </w:pPr>
      <w:r>
        <w:br w:type="page"/>
      </w:r>
    </w:p>
    <w:p w14:paraId="760B742C" w14:textId="77777777" w:rsidR="00EC6426" w:rsidRDefault="00EC6426" w:rsidP="00EC6426">
      <w:pPr>
        <w:pStyle w:val="berschrift1"/>
      </w:pPr>
      <w:bookmarkStart w:id="864" w:name="_Toc188817244"/>
      <w:r>
        <w:lastRenderedPageBreak/>
        <w:t xml:space="preserve">Literaturverzeichnis / </w:t>
      </w:r>
      <w:commentRangeStart w:id="865"/>
      <w:r>
        <w:t>Quellenv</w:t>
      </w:r>
      <w:commentRangeEnd w:id="865"/>
      <w:r w:rsidR="000A16D0">
        <w:rPr>
          <w:rStyle w:val="Kommentarzeichen"/>
          <w:rFonts w:eastAsiaTheme="minorHAnsi" w:cstheme="minorBidi"/>
          <w:color w:val="auto"/>
        </w:rPr>
        <w:commentReference w:id="865"/>
      </w:r>
      <w:r>
        <w:t>erzeichnis</w:t>
      </w:r>
      <w:bookmarkEnd w:id="864"/>
    </w:p>
    <w:p w14:paraId="71D77F78" w14:textId="77777777" w:rsidR="000D4FBB" w:rsidRPr="000D4FBB" w:rsidRDefault="002F409C" w:rsidP="000D4FBB">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0D4FBB" w:rsidRPr="000D4FBB">
        <w:rPr>
          <w:rFonts w:cs="Arial"/>
          <w:lang w:val="en-US"/>
        </w:rPr>
        <w:t xml:space="preserve">Anadkat (OpenAI), S. (2023). </w:t>
      </w:r>
      <w:r w:rsidR="000D4FBB" w:rsidRPr="000D4FBB">
        <w:rPr>
          <w:rFonts w:cs="Arial"/>
          <w:i/>
          <w:iCs/>
          <w:lang w:val="en-US"/>
        </w:rPr>
        <w:t>How to make your completions outputs consistent with the new seed parameter</w:t>
      </w:r>
      <w:r w:rsidR="000D4FBB" w:rsidRPr="000D4FBB">
        <w:rPr>
          <w:rFonts w:cs="Arial"/>
          <w:lang w:val="en-US"/>
        </w:rPr>
        <w:t>. https://cookbook.openai.com/examples/reproducible_outputs_with_the_seed_parameter</w:t>
      </w:r>
    </w:p>
    <w:p w14:paraId="734208B0" w14:textId="77777777" w:rsidR="000D4FBB" w:rsidRPr="000D4FBB" w:rsidRDefault="000D4FBB" w:rsidP="000D4FBB">
      <w:pPr>
        <w:pStyle w:val="Literaturverzeichnis"/>
        <w:rPr>
          <w:rFonts w:cs="Arial"/>
          <w:lang w:val="en-US"/>
        </w:rPr>
      </w:pPr>
      <w:r w:rsidRPr="000D4FBB">
        <w:rPr>
          <w:rFonts w:cs="Arial"/>
          <w:lang w:val="en-US"/>
        </w:rPr>
        <w:t xml:space="preserve">Brown, T. B., Mann, B., Ryder, N., Subbiah, M., Kaplan, J., Dhariwal, P., Neelakantan, A., Shyam, P., Sastry, G., Askell, A., Agarwal, S., Herbert-Voss, A., Krueger, G., Henighan, T., Child, R., Ramesh, A., Ziegler, D. M., Wu, J., Winter, C., … Amodei, D. (2020). </w:t>
      </w:r>
      <w:r w:rsidRPr="000D4FBB">
        <w:rPr>
          <w:rFonts w:cs="Arial"/>
          <w:i/>
          <w:iCs/>
          <w:lang w:val="en-US"/>
        </w:rPr>
        <w:t>Language Models are Few-Shot Learners</w:t>
      </w:r>
      <w:r w:rsidRPr="000D4FBB">
        <w:rPr>
          <w:rFonts w:cs="Arial"/>
          <w:lang w:val="en-US"/>
        </w:rPr>
        <w:t xml:space="preserve"> (arXiv:2005.14165). arXiv. http://arxiv.org/abs/2005.14165</w:t>
      </w:r>
    </w:p>
    <w:p w14:paraId="47544FEF" w14:textId="77777777" w:rsidR="000D4FBB" w:rsidRPr="000D4FBB" w:rsidRDefault="000D4FBB" w:rsidP="000D4FBB">
      <w:pPr>
        <w:pStyle w:val="Literaturverzeichnis"/>
        <w:rPr>
          <w:rFonts w:cs="Arial"/>
          <w:lang w:val="en-US"/>
        </w:rPr>
      </w:pPr>
      <w:r w:rsidRPr="000D4FBB">
        <w:rPr>
          <w:rFonts w:cs="Arial"/>
          <w:lang w:val="en-US"/>
        </w:rPr>
        <w:t xml:space="preserve">Bruce, P. C., Bruce, A., &amp; Gedeck, P. (2020). </w:t>
      </w:r>
      <w:r w:rsidRPr="000D4FBB">
        <w:rPr>
          <w:rFonts w:cs="Arial"/>
          <w:i/>
          <w:iCs/>
          <w:lang w:val="en-US"/>
        </w:rPr>
        <w:t>Practical statistics for data scientists: 50+ essential concepts using R and Python</w:t>
      </w:r>
      <w:r w:rsidRPr="000D4FBB">
        <w:rPr>
          <w:rFonts w:cs="Arial"/>
          <w:lang w:val="en-US"/>
        </w:rPr>
        <w:t xml:space="preserve"> (2. Aufl.). O’Reilly Media, Inc.</w:t>
      </w:r>
    </w:p>
    <w:p w14:paraId="088B5161" w14:textId="77777777" w:rsidR="000D4FBB" w:rsidRPr="000D4FBB" w:rsidRDefault="000D4FBB" w:rsidP="000D4FBB">
      <w:pPr>
        <w:pStyle w:val="Literaturverzeichnis"/>
        <w:rPr>
          <w:rFonts w:cs="Arial"/>
          <w:lang w:val="en-US"/>
        </w:rPr>
      </w:pPr>
      <w:r w:rsidRPr="000D4FBB">
        <w:rPr>
          <w:rFonts w:cs="Arial"/>
          <w:lang w:val="en-US"/>
        </w:rPr>
        <w:t xml:space="preserve">Cabessa, J., Hernault, H., &amp; Mushtaq, U. (2024). </w:t>
      </w:r>
      <w:r w:rsidRPr="000D4FBB">
        <w:rPr>
          <w:rFonts w:cs="Arial"/>
          <w:i/>
          <w:iCs/>
          <w:lang w:val="en-US"/>
        </w:rPr>
        <w:t>In-Context Learning and Fine-Tuning GPT for Argument Mining</w:t>
      </w:r>
      <w:r w:rsidRPr="000D4FBB">
        <w:rPr>
          <w:rFonts w:cs="Arial"/>
          <w:lang w:val="en-US"/>
        </w:rPr>
        <w:t xml:space="preserve"> (arXiv:2406.06699). arXiv. https://doi.org/10.48550/arXiv.2406.06699</w:t>
      </w:r>
    </w:p>
    <w:p w14:paraId="63BDA9A3" w14:textId="77777777" w:rsidR="000D4FBB" w:rsidRPr="000D4FBB" w:rsidRDefault="000D4FBB" w:rsidP="000D4FBB">
      <w:pPr>
        <w:pStyle w:val="Literaturverzeichnis"/>
        <w:rPr>
          <w:rFonts w:cs="Arial"/>
          <w:lang w:val="en-US"/>
        </w:rPr>
      </w:pPr>
      <w:r w:rsidRPr="000D4FBB">
        <w:rPr>
          <w:rFonts w:cs="Arial"/>
          <w:lang w:val="en-US"/>
        </w:rPr>
        <w:t xml:space="preserve">Cabrio, E., &amp; Villata, S. (2018). Five Years of Argument Mining: A Data-driven Analysis. </w:t>
      </w:r>
      <w:r w:rsidRPr="000D4FBB">
        <w:rPr>
          <w:rFonts w:cs="Arial"/>
          <w:i/>
          <w:iCs/>
          <w:lang w:val="en-US"/>
        </w:rPr>
        <w:t>Proceedings of the Twenty-Seventh International Joint Conference on Artificial Intelligence</w:t>
      </w:r>
      <w:r w:rsidRPr="000D4FBB">
        <w:rPr>
          <w:rFonts w:cs="Arial"/>
          <w:lang w:val="en-US"/>
        </w:rPr>
        <w:t>, 5427–5433. https://doi.org/10.24963/ijcai.2018/766</w:t>
      </w:r>
    </w:p>
    <w:p w14:paraId="7E21C347" w14:textId="77777777" w:rsidR="000D4FBB" w:rsidRPr="000D4FBB" w:rsidRDefault="000D4FBB" w:rsidP="000D4FBB">
      <w:pPr>
        <w:pStyle w:val="Literaturverzeichnis"/>
        <w:rPr>
          <w:rFonts w:cs="Arial"/>
          <w:lang w:val="en-US"/>
        </w:rPr>
      </w:pPr>
      <w:r w:rsidRPr="000D4FBB">
        <w:rPr>
          <w:rFonts w:cs="Arial"/>
          <w:lang w:val="en-US"/>
        </w:rPr>
        <w:t xml:space="preserve">Chen, B., &amp; Cherry, C. (2014). A Systematic Comparison of Smoothing Techniques for Sentence-Level BLEU. </w:t>
      </w:r>
      <w:r w:rsidRPr="000D4FBB">
        <w:rPr>
          <w:rFonts w:cs="Arial"/>
          <w:i/>
          <w:iCs/>
          <w:lang w:val="en-US"/>
        </w:rPr>
        <w:t>Proceedings of the Ninth Workshop on Statistical Machine Translation</w:t>
      </w:r>
      <w:r w:rsidRPr="000D4FBB">
        <w:rPr>
          <w:rFonts w:cs="Arial"/>
          <w:lang w:val="en-US"/>
        </w:rPr>
        <w:t>, 362–367. https://doi.org/10.3115/v1/W14-3346</w:t>
      </w:r>
    </w:p>
    <w:p w14:paraId="704D7EAA" w14:textId="77777777" w:rsidR="000D4FBB" w:rsidRPr="000D4FBB" w:rsidRDefault="000D4FBB" w:rsidP="000D4FBB">
      <w:pPr>
        <w:pStyle w:val="Literaturverzeichnis"/>
        <w:rPr>
          <w:rFonts w:cs="Arial"/>
          <w:lang w:val="en-US"/>
        </w:rPr>
      </w:pPr>
      <w:r w:rsidRPr="000D4FBB">
        <w:rPr>
          <w:rFonts w:cs="Arial"/>
          <w:lang w:val="en-US"/>
        </w:rPr>
        <w:t xml:space="preserve">Cheng, L., Bing, L., He, R., Yu, Q., Zhang, Y., &amp; Si, L. (2022). IAM: A Comprehensive and Large-Scale Dataset for Integrated Argument Mining Tasks. </w:t>
      </w:r>
      <w:r w:rsidRPr="000D4FBB">
        <w:rPr>
          <w:rFonts w:cs="Arial"/>
          <w:i/>
          <w:iCs/>
          <w:lang w:val="en-US"/>
        </w:rPr>
        <w:t xml:space="preserve">Proceedings of the 60th Annual Meeting of the Association for Computational </w:t>
      </w:r>
      <w:r w:rsidRPr="000D4FBB">
        <w:rPr>
          <w:rFonts w:cs="Arial"/>
          <w:i/>
          <w:iCs/>
          <w:lang w:val="en-US"/>
        </w:rPr>
        <w:lastRenderedPageBreak/>
        <w:t>Linguistics (Volume 1: Long Papers)</w:t>
      </w:r>
      <w:r w:rsidRPr="000D4FBB">
        <w:rPr>
          <w:rFonts w:cs="Arial"/>
          <w:lang w:val="en-US"/>
        </w:rPr>
        <w:t>, 2277–2287. https://doi.org/10.18653/v1/2022.acl-long.162</w:t>
      </w:r>
    </w:p>
    <w:p w14:paraId="680133F8" w14:textId="77777777" w:rsidR="000D4FBB" w:rsidRPr="000D4FBB" w:rsidRDefault="000D4FBB" w:rsidP="000D4FBB">
      <w:pPr>
        <w:pStyle w:val="Literaturverzeichnis"/>
        <w:rPr>
          <w:rFonts w:cs="Arial"/>
          <w:lang w:val="en-US"/>
        </w:rPr>
      </w:pPr>
      <w:r w:rsidRPr="000D4FBB">
        <w:rPr>
          <w:rFonts w:cs="Arial"/>
          <w:lang w:val="en-US"/>
        </w:rPr>
        <w:t xml:space="preserve">Géron, A. (2022). </w:t>
      </w:r>
      <w:r w:rsidRPr="000D4FBB">
        <w:rPr>
          <w:rFonts w:cs="Arial"/>
          <w:i/>
          <w:iCs/>
          <w:lang w:val="en-US"/>
        </w:rPr>
        <w:t>Hands-On Machine Learning with Scikit-Learn, Keras, and TensorFlow</w:t>
      </w:r>
      <w:r w:rsidRPr="000D4FBB">
        <w:rPr>
          <w:rFonts w:cs="Arial"/>
          <w:lang w:val="en-US"/>
        </w:rPr>
        <w:t xml:space="preserve"> (3. Aufl.). O’Reilly Media, Inc.</w:t>
      </w:r>
    </w:p>
    <w:p w14:paraId="1133A6CF" w14:textId="77777777" w:rsidR="000D4FBB" w:rsidRPr="000D4FBB" w:rsidRDefault="000D4FBB" w:rsidP="000D4FBB">
      <w:pPr>
        <w:pStyle w:val="Literaturverzeichnis"/>
        <w:rPr>
          <w:rFonts w:cs="Arial"/>
          <w:lang w:val="en-US"/>
        </w:rPr>
      </w:pPr>
      <w:r w:rsidRPr="000D4FBB">
        <w:rPr>
          <w:rFonts w:cs="Arial"/>
          <w:lang w:val="en-US"/>
        </w:rPr>
        <w:t xml:space="preserve">Google. (2024). </w:t>
      </w:r>
      <w:r w:rsidRPr="000D4FBB">
        <w:rPr>
          <w:rFonts w:cs="Arial"/>
          <w:i/>
          <w:iCs/>
          <w:lang w:val="en-US"/>
        </w:rPr>
        <w:t>Prompt design strategies</w:t>
      </w:r>
      <w:r w:rsidRPr="000D4FBB">
        <w:rPr>
          <w:rFonts w:cs="Arial"/>
          <w:lang w:val="en-US"/>
        </w:rPr>
        <w:t>. https://ai.google.dev/gemini-api/docs/prompting-strategies</w:t>
      </w:r>
    </w:p>
    <w:p w14:paraId="05931464" w14:textId="77777777" w:rsidR="000D4FBB" w:rsidRPr="000D4FBB" w:rsidRDefault="000D4FBB" w:rsidP="000D4FBB">
      <w:pPr>
        <w:pStyle w:val="Literaturverzeichnis"/>
        <w:rPr>
          <w:rFonts w:cs="Arial"/>
        </w:rPr>
      </w:pPr>
      <w:r w:rsidRPr="000D4FBB">
        <w:rPr>
          <w:rFonts w:cs="Arial"/>
        </w:rPr>
        <w:t xml:space="preserve">Gossen, H. H. (1854). </w:t>
      </w:r>
      <w:r w:rsidRPr="000D4FBB">
        <w:rPr>
          <w:rFonts w:cs="Arial"/>
          <w:i/>
          <w:iCs/>
        </w:rPr>
        <w:t>Entwickelung der Gesetze des menschlichen Verkehrs, und der daraus fließenden Regeln für menschliches Handeln</w:t>
      </w:r>
      <w:r w:rsidRPr="000D4FBB">
        <w:rPr>
          <w:rFonts w:cs="Arial"/>
        </w:rPr>
        <w:t>.</w:t>
      </w:r>
    </w:p>
    <w:p w14:paraId="7681F4DA" w14:textId="77777777" w:rsidR="000D4FBB" w:rsidRPr="000D4FBB" w:rsidRDefault="000D4FBB" w:rsidP="000D4FBB">
      <w:pPr>
        <w:pStyle w:val="Literaturverzeichnis"/>
        <w:rPr>
          <w:rFonts w:cs="Arial"/>
          <w:lang w:val="en-US"/>
        </w:rPr>
      </w:pPr>
      <w:r w:rsidRPr="000D4FBB">
        <w:rPr>
          <w:rFonts w:cs="Arial"/>
        </w:rPr>
        <w:t xml:space="preserve">Han, S., Wang, M., Zhang, J., Li, D., &amp; Duan, J. (2024). </w:t>
      </w:r>
      <w:r w:rsidRPr="000D4FBB">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0D4FBB">
        <w:rPr>
          <w:rFonts w:cs="Arial"/>
          <w:i/>
          <w:iCs/>
          <w:lang w:val="en-US"/>
        </w:rPr>
        <w:t>Electronics</w:t>
      </w:r>
      <w:r w:rsidRPr="000D4FBB">
        <w:rPr>
          <w:rFonts w:cs="Arial"/>
          <w:lang w:val="en-US"/>
        </w:rPr>
        <w:t xml:space="preserve">, </w:t>
      </w:r>
      <w:r w:rsidRPr="000D4FBB">
        <w:rPr>
          <w:rFonts w:cs="Arial"/>
          <w:i/>
          <w:iCs/>
          <w:lang w:val="en-US"/>
        </w:rPr>
        <w:t>13</w:t>
      </w:r>
      <w:r w:rsidRPr="000D4FBB">
        <w:rPr>
          <w:rFonts w:cs="Arial"/>
          <w:lang w:val="en-US"/>
        </w:rPr>
        <w:t>(24), 5040. https://doi.org/10.3390/electronics13245040</w:t>
      </w:r>
    </w:p>
    <w:p w14:paraId="729B35B2" w14:textId="77777777" w:rsidR="000D4FBB" w:rsidRPr="000D4FBB" w:rsidRDefault="000D4FBB" w:rsidP="000D4FBB">
      <w:pPr>
        <w:pStyle w:val="Literaturverzeichnis"/>
        <w:rPr>
          <w:rFonts w:cs="Arial"/>
          <w:lang w:val="en-US"/>
        </w:rPr>
      </w:pPr>
      <w:r w:rsidRPr="000D4FBB">
        <w:rPr>
          <w:rFonts w:cs="Arial"/>
          <w:lang w:val="en-US"/>
        </w:rPr>
        <w:t xml:space="preserve">Kochmar, E. (2022). </w:t>
      </w:r>
      <w:r w:rsidRPr="000D4FBB">
        <w:rPr>
          <w:rFonts w:cs="Arial"/>
          <w:i/>
          <w:iCs/>
          <w:lang w:val="en-US"/>
        </w:rPr>
        <w:t>Getting started with Natural Language Processing</w:t>
      </w:r>
      <w:r w:rsidRPr="000D4FBB">
        <w:rPr>
          <w:rFonts w:cs="Arial"/>
          <w:lang w:val="en-US"/>
        </w:rPr>
        <w:t>. Manning Publications.</w:t>
      </w:r>
    </w:p>
    <w:p w14:paraId="4767DA16" w14:textId="77777777" w:rsidR="000D4FBB" w:rsidRPr="000D4FBB" w:rsidRDefault="000D4FBB" w:rsidP="000D4FBB">
      <w:pPr>
        <w:pStyle w:val="Literaturverzeichnis"/>
        <w:rPr>
          <w:rFonts w:cs="Arial"/>
          <w:lang w:val="en-US"/>
        </w:rPr>
      </w:pPr>
      <w:r w:rsidRPr="000D4FBB">
        <w:rPr>
          <w:rFonts w:cs="Arial"/>
          <w:lang w:val="en-US"/>
        </w:rPr>
        <w:t xml:space="preserve">Lawrence, J., &amp; Reed, C. (2020). Argument Mining: A Survey. </w:t>
      </w:r>
      <w:r w:rsidRPr="000D4FBB">
        <w:rPr>
          <w:rFonts w:cs="Arial"/>
          <w:i/>
          <w:iCs/>
          <w:lang w:val="en-US"/>
        </w:rPr>
        <w:t>Computational Linguistics</w:t>
      </w:r>
      <w:r w:rsidRPr="000D4FBB">
        <w:rPr>
          <w:rFonts w:cs="Arial"/>
          <w:lang w:val="en-US"/>
        </w:rPr>
        <w:t xml:space="preserve">, </w:t>
      </w:r>
      <w:r w:rsidRPr="000D4FBB">
        <w:rPr>
          <w:rFonts w:cs="Arial"/>
          <w:i/>
          <w:iCs/>
          <w:lang w:val="en-US"/>
        </w:rPr>
        <w:t>45</w:t>
      </w:r>
      <w:r w:rsidRPr="000D4FBB">
        <w:rPr>
          <w:rFonts w:cs="Arial"/>
          <w:lang w:val="en-US"/>
        </w:rPr>
        <w:t>(4), 765–818. https://doi.org/10.1162/coli_a_00364</w:t>
      </w:r>
    </w:p>
    <w:p w14:paraId="76265189" w14:textId="77777777" w:rsidR="000D4FBB" w:rsidRPr="000D4FBB" w:rsidRDefault="000D4FBB" w:rsidP="000D4FBB">
      <w:pPr>
        <w:pStyle w:val="Literaturverzeichnis"/>
        <w:rPr>
          <w:rFonts w:cs="Arial"/>
          <w:lang w:val="en-US"/>
        </w:rPr>
      </w:pPr>
      <w:r w:rsidRPr="000D4FBB">
        <w:rPr>
          <w:rFonts w:cs="Arial"/>
        </w:rPr>
        <w:t xml:space="preserve">Lu, R.-S., Lin, C.-C., &amp; Tsao, H.-Y. (2024). </w:t>
      </w:r>
      <w:r w:rsidRPr="000D4FBB">
        <w:rPr>
          <w:rFonts w:cs="Arial"/>
          <w:lang w:val="en-US"/>
        </w:rPr>
        <w:t xml:space="preserve">Empowering Large Language Models to Leverage Domain-Specific Knowledge in E-Learning. </w:t>
      </w:r>
      <w:r w:rsidRPr="000D4FBB">
        <w:rPr>
          <w:rFonts w:cs="Arial"/>
          <w:i/>
          <w:iCs/>
          <w:lang w:val="en-US"/>
        </w:rPr>
        <w:t>Applied Sciences</w:t>
      </w:r>
      <w:r w:rsidRPr="000D4FBB">
        <w:rPr>
          <w:rFonts w:cs="Arial"/>
          <w:lang w:val="en-US"/>
        </w:rPr>
        <w:t xml:space="preserve">, </w:t>
      </w:r>
      <w:r w:rsidRPr="000D4FBB">
        <w:rPr>
          <w:rFonts w:cs="Arial"/>
          <w:i/>
          <w:iCs/>
          <w:lang w:val="en-US"/>
        </w:rPr>
        <w:t>14</w:t>
      </w:r>
      <w:r w:rsidRPr="000D4FBB">
        <w:rPr>
          <w:rFonts w:cs="Arial"/>
          <w:lang w:val="en-US"/>
        </w:rPr>
        <w:t>(12), 5264. https://doi.org/10.3390/app14125264</w:t>
      </w:r>
    </w:p>
    <w:p w14:paraId="3712E2EA" w14:textId="77777777" w:rsidR="000D4FBB" w:rsidRPr="000D4FBB" w:rsidRDefault="000D4FBB" w:rsidP="000D4FBB">
      <w:pPr>
        <w:pStyle w:val="Literaturverzeichnis"/>
        <w:rPr>
          <w:rFonts w:cs="Arial"/>
          <w:lang w:val="en-US"/>
        </w:rPr>
      </w:pPr>
      <w:r w:rsidRPr="000D4FB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0D4FBB">
        <w:rPr>
          <w:rFonts w:cs="Arial"/>
          <w:i/>
          <w:iCs/>
          <w:lang w:val="en-US"/>
        </w:rPr>
        <w:t>Scientific Reports</w:t>
      </w:r>
      <w:r w:rsidRPr="000D4FBB">
        <w:rPr>
          <w:rFonts w:cs="Arial"/>
          <w:lang w:val="en-US"/>
        </w:rPr>
        <w:t xml:space="preserve">, </w:t>
      </w:r>
      <w:r w:rsidRPr="000D4FBB">
        <w:rPr>
          <w:rFonts w:cs="Arial"/>
          <w:i/>
          <w:iCs/>
          <w:lang w:val="en-US"/>
        </w:rPr>
        <w:t>14</w:t>
      </w:r>
      <w:r w:rsidRPr="000D4FBB">
        <w:rPr>
          <w:rFonts w:cs="Arial"/>
          <w:lang w:val="en-US"/>
        </w:rPr>
        <w:t>(1), 14156. https://doi.org/10.1038/s41598-024-64827-6</w:t>
      </w:r>
    </w:p>
    <w:p w14:paraId="6A980572" w14:textId="77777777" w:rsidR="000D4FBB" w:rsidRPr="000D4FBB" w:rsidRDefault="000D4FBB" w:rsidP="000D4FBB">
      <w:pPr>
        <w:pStyle w:val="Literaturverzeichnis"/>
        <w:rPr>
          <w:rFonts w:cs="Arial"/>
          <w:lang w:val="en-US"/>
        </w:rPr>
      </w:pPr>
      <w:r w:rsidRPr="000D4FBB">
        <w:rPr>
          <w:rFonts w:cs="Arial"/>
          <w:lang w:val="en-US"/>
        </w:rPr>
        <w:lastRenderedPageBreak/>
        <w:t xml:space="preserve">Meta. (2024). </w:t>
      </w:r>
      <w:r w:rsidRPr="000D4FBB">
        <w:rPr>
          <w:rFonts w:cs="Arial"/>
          <w:i/>
          <w:iCs/>
          <w:lang w:val="en-US"/>
        </w:rPr>
        <w:t>Prompting</w:t>
      </w:r>
      <w:r w:rsidRPr="000D4FBB">
        <w:rPr>
          <w:rFonts w:cs="Arial"/>
          <w:lang w:val="en-US"/>
        </w:rPr>
        <w:t>. How-to Guides. https://www.llama.com/docs/how-to-guides/prompting/</w:t>
      </w:r>
    </w:p>
    <w:p w14:paraId="6515C978" w14:textId="77777777" w:rsidR="000D4FBB" w:rsidRPr="000D4FBB" w:rsidRDefault="000D4FBB" w:rsidP="000D4FBB">
      <w:pPr>
        <w:pStyle w:val="Literaturverzeichnis"/>
        <w:rPr>
          <w:rFonts w:cs="Arial"/>
          <w:lang w:val="en-US"/>
        </w:rPr>
      </w:pPr>
      <w:r w:rsidRPr="000D4FBB">
        <w:rPr>
          <w:rFonts w:cs="Arial"/>
          <w:lang w:val="en-US"/>
        </w:rPr>
        <w:t xml:space="preserve">OpenAI. (2024a). </w:t>
      </w:r>
      <w:r w:rsidRPr="000D4FBB">
        <w:rPr>
          <w:rFonts w:cs="Arial"/>
          <w:i/>
          <w:iCs/>
          <w:lang w:val="en-US"/>
        </w:rPr>
        <w:t>Chat. Temperature</w:t>
      </w:r>
      <w:r w:rsidRPr="000D4FBB">
        <w:rPr>
          <w:rFonts w:cs="Arial"/>
          <w:lang w:val="en-US"/>
        </w:rPr>
        <w:t>. OpenAI Platform. API Reference. https://platform.openai.com/docs/api-reference/chat/create</w:t>
      </w:r>
    </w:p>
    <w:p w14:paraId="0FDEDF62" w14:textId="77777777" w:rsidR="000D4FBB" w:rsidRPr="000D4FBB" w:rsidRDefault="000D4FBB" w:rsidP="000D4FBB">
      <w:pPr>
        <w:pStyle w:val="Literaturverzeichnis"/>
        <w:rPr>
          <w:rFonts w:cs="Arial"/>
          <w:lang w:val="en-US"/>
        </w:rPr>
      </w:pPr>
      <w:r w:rsidRPr="000D4FBB">
        <w:rPr>
          <w:rFonts w:cs="Arial"/>
          <w:lang w:val="en-US"/>
        </w:rPr>
        <w:t xml:space="preserve">OpenAI. (2024b). </w:t>
      </w:r>
      <w:r w:rsidRPr="000D4FBB">
        <w:rPr>
          <w:rFonts w:cs="Arial"/>
          <w:i/>
          <w:iCs/>
          <w:lang w:val="en-US"/>
        </w:rPr>
        <w:t>GPT-4o mini: Advancing cost-efficient intelligence</w:t>
      </w:r>
      <w:r w:rsidRPr="000D4FBB">
        <w:rPr>
          <w:rFonts w:cs="Arial"/>
          <w:lang w:val="en-US"/>
        </w:rPr>
        <w:t>. Openai.Com. https://openai.com/index/gpt-4o-mini-advancing-cost-efficient-intelligence/</w:t>
      </w:r>
    </w:p>
    <w:p w14:paraId="742C5D75" w14:textId="77777777" w:rsidR="000D4FBB" w:rsidRPr="000D4FBB" w:rsidRDefault="000D4FBB" w:rsidP="000D4FBB">
      <w:pPr>
        <w:pStyle w:val="Literaturverzeichnis"/>
        <w:rPr>
          <w:rFonts w:cs="Arial"/>
          <w:lang w:val="en-US"/>
        </w:rPr>
      </w:pPr>
      <w:r w:rsidRPr="000D4FBB">
        <w:rPr>
          <w:rFonts w:cs="Arial"/>
          <w:lang w:val="en-US"/>
        </w:rPr>
        <w:t xml:space="preserve">OpenAI. (2024c). </w:t>
      </w:r>
      <w:r w:rsidRPr="000D4FBB">
        <w:rPr>
          <w:rFonts w:cs="Arial"/>
          <w:i/>
          <w:iCs/>
          <w:lang w:val="en-US"/>
        </w:rPr>
        <w:t>Models</w:t>
      </w:r>
      <w:r w:rsidRPr="000D4FBB">
        <w:rPr>
          <w:rFonts w:cs="Arial"/>
          <w:lang w:val="en-US"/>
        </w:rPr>
        <w:t>. OpenAI Platform. https://platform.openai.com/docs/models/</w:t>
      </w:r>
    </w:p>
    <w:p w14:paraId="650A4DCF" w14:textId="77777777" w:rsidR="000D4FBB" w:rsidRPr="000D4FBB" w:rsidRDefault="000D4FBB" w:rsidP="000D4FBB">
      <w:pPr>
        <w:pStyle w:val="Literaturverzeichnis"/>
        <w:rPr>
          <w:rFonts w:cs="Arial"/>
        </w:rPr>
      </w:pPr>
      <w:r w:rsidRPr="000D4FBB">
        <w:rPr>
          <w:rFonts w:cs="Arial"/>
          <w:lang w:val="en-US"/>
        </w:rPr>
        <w:t xml:space="preserve">OpenAI. (2024d). </w:t>
      </w:r>
      <w:r w:rsidRPr="000D4FBB">
        <w:rPr>
          <w:rFonts w:cs="Arial"/>
          <w:i/>
          <w:iCs/>
          <w:lang w:val="en-US"/>
        </w:rPr>
        <w:t>Optimizing LLM Accuracy</w:t>
      </w:r>
      <w:r w:rsidRPr="000D4FBB">
        <w:rPr>
          <w:rFonts w:cs="Arial"/>
          <w:lang w:val="en-US"/>
        </w:rPr>
        <w:t xml:space="preserve">. </w:t>
      </w:r>
      <w:r w:rsidRPr="000D4FBB">
        <w:rPr>
          <w:rFonts w:cs="Arial"/>
        </w:rPr>
        <w:t>OpenAI Platform. Docs. https://platform.openai.com/docs/guides/optimizing-llm-accuracy</w:t>
      </w:r>
    </w:p>
    <w:p w14:paraId="5757E539" w14:textId="77777777" w:rsidR="000D4FBB" w:rsidRPr="000D4FBB" w:rsidRDefault="000D4FBB" w:rsidP="000D4FBB">
      <w:pPr>
        <w:pStyle w:val="Literaturverzeichnis"/>
        <w:rPr>
          <w:rFonts w:cs="Arial"/>
          <w:lang w:val="en-US"/>
        </w:rPr>
      </w:pPr>
      <w:r w:rsidRPr="000D4FBB">
        <w:rPr>
          <w:rFonts w:cs="Arial"/>
        </w:rPr>
        <w:t xml:space="preserve">OpenAI. (2024e). </w:t>
      </w:r>
      <w:r w:rsidRPr="000D4FBB">
        <w:rPr>
          <w:rFonts w:cs="Arial"/>
          <w:i/>
          <w:iCs/>
          <w:lang w:val="en-US"/>
        </w:rPr>
        <w:t>Prompt engineering</w:t>
      </w:r>
      <w:r w:rsidRPr="000D4FBB">
        <w:rPr>
          <w:rFonts w:cs="Arial"/>
          <w:lang w:val="en-US"/>
        </w:rPr>
        <w:t>. OpenAI Platform. Docs. https://platform.openai.com/docs/guides/prompt-engineering</w:t>
      </w:r>
    </w:p>
    <w:p w14:paraId="6201B28B" w14:textId="77777777" w:rsidR="000D4FBB" w:rsidRPr="000D4FBB" w:rsidRDefault="000D4FBB" w:rsidP="000D4FBB">
      <w:pPr>
        <w:pStyle w:val="Literaturverzeichnis"/>
        <w:rPr>
          <w:rFonts w:cs="Arial"/>
          <w:lang w:val="en-US"/>
        </w:rPr>
      </w:pPr>
      <w:r w:rsidRPr="000D4FBB">
        <w:rPr>
          <w:rFonts w:cs="Arial"/>
          <w:lang w:val="en-US"/>
        </w:rPr>
        <w:t xml:space="preserve">OpenAI. (2024f). </w:t>
      </w:r>
      <w:r w:rsidRPr="000D4FBB">
        <w:rPr>
          <w:rFonts w:cs="Arial"/>
          <w:i/>
          <w:iCs/>
          <w:lang w:val="en-US"/>
        </w:rPr>
        <w:t>Structured Outputs</w:t>
      </w:r>
      <w:r w:rsidRPr="000D4FBB">
        <w:rPr>
          <w:rFonts w:cs="Arial"/>
          <w:lang w:val="en-US"/>
        </w:rPr>
        <w:t>. Docs. https://platform.openai.com/docs/guides/structured-outputs</w:t>
      </w:r>
    </w:p>
    <w:p w14:paraId="762B5B7B" w14:textId="77777777" w:rsidR="000D4FBB" w:rsidRPr="000D4FBB" w:rsidRDefault="000D4FBB" w:rsidP="000D4FBB">
      <w:pPr>
        <w:pStyle w:val="Literaturverzeichnis"/>
        <w:rPr>
          <w:rFonts w:cs="Arial"/>
          <w:lang w:val="en-US"/>
        </w:rPr>
      </w:pPr>
      <w:r w:rsidRPr="000D4FBB">
        <w:rPr>
          <w:rFonts w:cs="Arial"/>
          <w:lang w:val="en-US"/>
        </w:rPr>
        <w:t xml:space="preserve">OpenAI. (2025a). </w:t>
      </w:r>
      <w:r w:rsidRPr="000D4FBB">
        <w:rPr>
          <w:rFonts w:cs="Arial"/>
          <w:i/>
          <w:iCs/>
          <w:lang w:val="en-US"/>
        </w:rPr>
        <w:t>Advanced usage</w:t>
      </w:r>
      <w:r w:rsidRPr="000D4FBB">
        <w:rPr>
          <w:rFonts w:cs="Arial"/>
          <w:lang w:val="en-US"/>
        </w:rPr>
        <w:t>. OpenAI Platform. https://platform.openai.com</w:t>
      </w:r>
    </w:p>
    <w:p w14:paraId="7861677B" w14:textId="77777777" w:rsidR="000D4FBB" w:rsidRPr="000D4FBB" w:rsidRDefault="000D4FBB" w:rsidP="000D4FBB">
      <w:pPr>
        <w:pStyle w:val="Literaturverzeichnis"/>
        <w:rPr>
          <w:rFonts w:cs="Arial"/>
          <w:lang w:val="en-US"/>
        </w:rPr>
      </w:pPr>
      <w:r w:rsidRPr="000D4FBB">
        <w:rPr>
          <w:rFonts w:cs="Arial"/>
          <w:lang w:val="en-US"/>
        </w:rPr>
        <w:t xml:space="preserve">OpenAI. (2025b). </w:t>
      </w:r>
      <w:r w:rsidRPr="000D4FBB">
        <w:rPr>
          <w:rFonts w:cs="Arial"/>
          <w:i/>
          <w:iCs/>
          <w:lang w:val="en-US"/>
        </w:rPr>
        <w:t>Batch API</w:t>
      </w:r>
      <w:r w:rsidRPr="000D4FBB">
        <w:rPr>
          <w:rFonts w:cs="Arial"/>
          <w:lang w:val="en-US"/>
        </w:rPr>
        <w:t>. OpenAI Platform. https://platform.openai.com/docs/guides/batch/batch-api</w:t>
      </w:r>
    </w:p>
    <w:p w14:paraId="4BCBC5CE" w14:textId="77777777" w:rsidR="000D4FBB" w:rsidRPr="000D4FBB" w:rsidRDefault="000D4FBB" w:rsidP="000D4FBB">
      <w:pPr>
        <w:pStyle w:val="Literaturverzeichnis"/>
        <w:rPr>
          <w:rFonts w:cs="Arial"/>
          <w:lang w:val="en-US"/>
        </w:rPr>
      </w:pPr>
      <w:r w:rsidRPr="000D4FBB">
        <w:rPr>
          <w:rFonts w:cs="Arial"/>
          <w:lang w:val="en-US"/>
        </w:rPr>
        <w:t xml:space="preserve">OpenAI. (2025c). </w:t>
      </w:r>
      <w:r w:rsidRPr="000D4FBB">
        <w:rPr>
          <w:rFonts w:cs="Arial"/>
          <w:i/>
          <w:iCs/>
          <w:lang w:val="en-US"/>
        </w:rPr>
        <w:t>Pricing</w:t>
      </w:r>
      <w:r w:rsidRPr="000D4FBB">
        <w:rPr>
          <w:rFonts w:cs="Arial"/>
          <w:lang w:val="en-US"/>
        </w:rPr>
        <w:t>. https://openai.com/api/pricing/</w:t>
      </w:r>
    </w:p>
    <w:p w14:paraId="63704DDE" w14:textId="77777777" w:rsidR="000D4FBB" w:rsidRPr="000D4FBB" w:rsidRDefault="000D4FBB" w:rsidP="000D4FBB">
      <w:pPr>
        <w:pStyle w:val="Literaturverzeichnis"/>
        <w:rPr>
          <w:rFonts w:cs="Arial"/>
          <w:lang w:val="en-US"/>
        </w:rPr>
      </w:pPr>
      <w:r w:rsidRPr="000D4FBB">
        <w:rPr>
          <w:rFonts w:cs="Arial"/>
          <w:lang w:val="en-US"/>
        </w:rPr>
        <w:t xml:space="preserve">OpenAI. (2025d). </w:t>
      </w:r>
      <w:r w:rsidRPr="000D4FBB">
        <w:rPr>
          <w:rFonts w:cs="Arial"/>
          <w:i/>
          <w:iCs/>
          <w:lang w:val="en-US"/>
        </w:rPr>
        <w:t>Rate limits</w:t>
      </w:r>
      <w:r w:rsidRPr="000D4FBB">
        <w:rPr>
          <w:rFonts w:cs="Arial"/>
          <w:lang w:val="en-US"/>
        </w:rPr>
        <w:t>. OpenAI Platform. https://platform.openai.com/docs/guides/rate-limits?context=tier-free</w:t>
      </w:r>
    </w:p>
    <w:p w14:paraId="66683C46" w14:textId="77777777" w:rsidR="000D4FBB" w:rsidRPr="000D4FBB" w:rsidRDefault="000D4FBB" w:rsidP="000D4FBB">
      <w:pPr>
        <w:pStyle w:val="Literaturverzeichnis"/>
        <w:rPr>
          <w:rFonts w:cs="Arial"/>
        </w:rPr>
      </w:pPr>
      <w:r w:rsidRPr="000D4FBB">
        <w:rPr>
          <w:rFonts w:cs="Arial"/>
        </w:rPr>
        <w:t xml:space="preserve">OpenAI. (2025e). </w:t>
      </w:r>
      <w:r w:rsidRPr="000D4FBB">
        <w:rPr>
          <w:rFonts w:cs="Arial"/>
          <w:i/>
          <w:iCs/>
        </w:rPr>
        <w:t>Text generation</w:t>
      </w:r>
      <w:r w:rsidRPr="000D4FBB">
        <w:rPr>
          <w:rFonts w:cs="Arial"/>
        </w:rPr>
        <w:t>. https://platform.openai.com/docs/guides/text-generation</w:t>
      </w:r>
    </w:p>
    <w:p w14:paraId="47DD4895" w14:textId="77777777" w:rsidR="000D4FBB" w:rsidRPr="000D4FBB" w:rsidRDefault="000D4FBB" w:rsidP="000D4FBB">
      <w:pPr>
        <w:pStyle w:val="Literaturverzeichnis"/>
        <w:rPr>
          <w:rFonts w:cs="Arial"/>
        </w:rPr>
      </w:pPr>
      <w:r w:rsidRPr="000D4FBB">
        <w:rPr>
          <w:rFonts w:cs="Arial"/>
        </w:rPr>
        <w:t xml:space="preserve">Ozdemir, S. (2024). </w:t>
      </w:r>
      <w:r w:rsidRPr="000D4FBB">
        <w:rPr>
          <w:rFonts w:cs="Arial"/>
          <w:i/>
          <w:iCs/>
        </w:rPr>
        <w:t>Praxiseinstieg Large Language Models: Strategien und Best Practices für den Einsatz von ChatGPT und anderen LLMs</w:t>
      </w:r>
      <w:r w:rsidRPr="000D4FBB">
        <w:rPr>
          <w:rFonts w:cs="Arial"/>
        </w:rPr>
        <w:t xml:space="preserve"> (F. Langenau, Übers.; 1. Aufl., deutsche Ausgabe). O’Reilly.</w:t>
      </w:r>
    </w:p>
    <w:p w14:paraId="0F365F56" w14:textId="77777777" w:rsidR="000D4FBB" w:rsidRPr="000D4FBB" w:rsidRDefault="000D4FBB" w:rsidP="000D4FBB">
      <w:pPr>
        <w:pStyle w:val="Literaturverzeichnis"/>
        <w:rPr>
          <w:rFonts w:cs="Arial"/>
          <w:lang w:val="en-US"/>
        </w:rPr>
      </w:pPr>
      <w:r w:rsidRPr="000D4FBB">
        <w:rPr>
          <w:rFonts w:cs="Arial"/>
        </w:rPr>
        <w:lastRenderedPageBreak/>
        <w:t xml:space="preserve">Papineni, K., Roukos, S., Ward, T., &amp; Zhu, W.-J. (2002). </w:t>
      </w:r>
      <w:r w:rsidRPr="000D4FBB">
        <w:rPr>
          <w:rFonts w:cs="Arial"/>
          <w:lang w:val="en-US"/>
        </w:rPr>
        <w:t xml:space="preserve">BLEU: A method for automatic evaluation of machine translation. </w:t>
      </w:r>
      <w:r w:rsidRPr="000D4FBB">
        <w:rPr>
          <w:rFonts w:cs="Arial"/>
          <w:i/>
          <w:iCs/>
          <w:lang w:val="en-US"/>
        </w:rPr>
        <w:t>Proceedings of the 40th Annual Meeting on Association for Computational Linguistics  - ACL ’02</w:t>
      </w:r>
      <w:r w:rsidRPr="000D4FBB">
        <w:rPr>
          <w:rFonts w:cs="Arial"/>
          <w:lang w:val="en-US"/>
        </w:rPr>
        <w:t>, 311–318. https://doi.org/10.3115/1073083.1073135</w:t>
      </w:r>
    </w:p>
    <w:p w14:paraId="33F42C9A" w14:textId="77777777" w:rsidR="000D4FBB" w:rsidRPr="000D4FBB" w:rsidRDefault="000D4FBB" w:rsidP="000D4FBB">
      <w:pPr>
        <w:pStyle w:val="Literaturverzeichnis"/>
        <w:rPr>
          <w:rFonts w:cs="Arial"/>
          <w:lang w:val="en-US"/>
        </w:rPr>
      </w:pPr>
      <w:r w:rsidRPr="000D4FBB">
        <w:rPr>
          <w:rFonts w:cs="Arial"/>
          <w:lang w:val="en-US"/>
        </w:rPr>
        <w:t xml:space="preserve">Patil, R., &amp; Gudivada, V. (2024). A Review of Current Trends, Techniques, and Challenges in Large Language Models (LLMs). </w:t>
      </w:r>
      <w:r w:rsidRPr="000D4FBB">
        <w:rPr>
          <w:rFonts w:cs="Arial"/>
          <w:i/>
          <w:iCs/>
          <w:lang w:val="en-US"/>
        </w:rPr>
        <w:t>Applied Sciences</w:t>
      </w:r>
      <w:r w:rsidRPr="000D4FBB">
        <w:rPr>
          <w:rFonts w:cs="Arial"/>
          <w:lang w:val="en-US"/>
        </w:rPr>
        <w:t xml:space="preserve">, </w:t>
      </w:r>
      <w:r w:rsidRPr="000D4FBB">
        <w:rPr>
          <w:rFonts w:cs="Arial"/>
          <w:i/>
          <w:iCs/>
          <w:lang w:val="en-US"/>
        </w:rPr>
        <w:t>14</w:t>
      </w:r>
      <w:r w:rsidRPr="000D4FBB">
        <w:rPr>
          <w:rFonts w:cs="Arial"/>
          <w:lang w:val="en-US"/>
        </w:rPr>
        <w:t>(5), 2074. https://doi.org/10.3390/app14052074</w:t>
      </w:r>
    </w:p>
    <w:p w14:paraId="395FD8ED" w14:textId="77777777" w:rsidR="000D4FBB" w:rsidRPr="000D4FBB" w:rsidRDefault="000D4FBB" w:rsidP="000D4FBB">
      <w:pPr>
        <w:pStyle w:val="Literaturverzeichnis"/>
        <w:rPr>
          <w:rFonts w:cs="Arial"/>
          <w:lang w:val="en-US"/>
        </w:rPr>
      </w:pPr>
      <w:r w:rsidRPr="000D4FBB">
        <w:rPr>
          <w:rFonts w:cs="Arial"/>
          <w:lang w:val="en-US"/>
        </w:rPr>
        <w:t xml:space="preserve">Peldszus, A., &amp; Stede, M. (2013). From Argument Diagrams to Argumentation Mining in Texts: A Survey. </w:t>
      </w:r>
      <w:r w:rsidRPr="000D4FBB">
        <w:rPr>
          <w:rFonts w:cs="Arial"/>
          <w:i/>
          <w:iCs/>
          <w:lang w:val="en-US"/>
        </w:rPr>
        <w:t>International Journal of Cognitive Informatics and Natural Intelligence</w:t>
      </w:r>
      <w:r w:rsidRPr="000D4FBB">
        <w:rPr>
          <w:rFonts w:cs="Arial"/>
          <w:lang w:val="en-US"/>
        </w:rPr>
        <w:t xml:space="preserve">, </w:t>
      </w:r>
      <w:r w:rsidRPr="000D4FBB">
        <w:rPr>
          <w:rFonts w:cs="Arial"/>
          <w:i/>
          <w:iCs/>
          <w:lang w:val="en-US"/>
        </w:rPr>
        <w:t>7</w:t>
      </w:r>
      <w:r w:rsidRPr="000D4FBB">
        <w:rPr>
          <w:rFonts w:cs="Arial"/>
          <w:lang w:val="en-US"/>
        </w:rPr>
        <w:t>(1), 1–31. https://doi.org/10.4018/jcini.2013010101</w:t>
      </w:r>
    </w:p>
    <w:p w14:paraId="2D11D2CB" w14:textId="77777777" w:rsidR="000D4FBB" w:rsidRPr="000D4FBB" w:rsidRDefault="000D4FBB" w:rsidP="000D4FBB">
      <w:pPr>
        <w:pStyle w:val="Literaturverzeichnis"/>
        <w:rPr>
          <w:rFonts w:cs="Arial"/>
          <w:lang w:val="en-US"/>
        </w:rPr>
      </w:pPr>
      <w:r w:rsidRPr="000D4FBB">
        <w:rPr>
          <w:rFonts w:cs="Arial"/>
          <w:lang w:val="en-US"/>
        </w:rPr>
        <w:t xml:space="preserve">Sanders, T. (2022, Dezember 16). </w:t>
      </w:r>
      <w:r w:rsidRPr="000D4FBB">
        <w:rPr>
          <w:rFonts w:cs="Arial"/>
          <w:i/>
          <w:iCs/>
          <w:lang w:val="en-US"/>
        </w:rPr>
        <w:t>How to count tokens with Tiktoken</w:t>
      </w:r>
      <w:r w:rsidRPr="000D4FBB">
        <w:rPr>
          <w:rFonts w:cs="Arial"/>
          <w:lang w:val="en-US"/>
        </w:rPr>
        <w:t>. OpenAI Cookbook. https://cookbook.openai.com/examples/how_to_count_tokens_with_tiktoken</w:t>
      </w:r>
    </w:p>
    <w:p w14:paraId="1FD06F4B" w14:textId="77777777" w:rsidR="000D4FBB" w:rsidRPr="000D4FBB" w:rsidRDefault="000D4FBB" w:rsidP="000D4FBB">
      <w:pPr>
        <w:pStyle w:val="Literaturverzeichnis"/>
        <w:rPr>
          <w:rFonts w:cs="Arial"/>
          <w:lang w:val="en-US"/>
        </w:rPr>
      </w:pPr>
      <w:r w:rsidRPr="000D4FBB">
        <w:rPr>
          <w:rFonts w:cs="Arial"/>
          <w:lang w:val="en-US"/>
        </w:rPr>
        <w:t xml:space="preserve">Stab, C., &amp; Gurevych, I. (2014). </w:t>
      </w:r>
      <w:r w:rsidRPr="000D4FBB">
        <w:rPr>
          <w:rFonts w:cs="Arial"/>
          <w:i/>
          <w:iCs/>
          <w:lang w:val="en-US"/>
        </w:rPr>
        <w:t>Annotating Argument Components and Relations in Persuasive Essays</w:t>
      </w:r>
      <w:r w:rsidRPr="000D4FBB">
        <w:rPr>
          <w:rFonts w:cs="Arial"/>
          <w:lang w:val="en-US"/>
        </w:rPr>
        <w:t>.</w:t>
      </w:r>
    </w:p>
    <w:p w14:paraId="1A4A56E8" w14:textId="77777777" w:rsidR="000D4FBB" w:rsidRPr="000D4FBB" w:rsidRDefault="000D4FBB" w:rsidP="000D4FBB">
      <w:pPr>
        <w:pStyle w:val="Literaturverzeichnis"/>
        <w:rPr>
          <w:rFonts w:cs="Arial"/>
          <w:lang w:val="en-US"/>
        </w:rPr>
      </w:pPr>
      <w:r w:rsidRPr="000D4FBB">
        <w:rPr>
          <w:rFonts w:cs="Arial"/>
          <w:lang w:val="en-US"/>
        </w:rPr>
        <w:t xml:space="preserve">Stab, C., &amp; Gurevych, I. (2017a). </w:t>
      </w:r>
      <w:r w:rsidRPr="000D4FBB">
        <w:rPr>
          <w:rFonts w:cs="Arial"/>
          <w:i/>
          <w:iCs/>
          <w:lang w:val="en-US"/>
        </w:rPr>
        <w:t>Argument Annotated Essays (version 2)</w:t>
      </w:r>
      <w:r w:rsidRPr="000D4FBB">
        <w:rPr>
          <w:rFonts w:cs="Arial"/>
          <w:lang w:val="en-US"/>
        </w:rPr>
        <w:t xml:space="preserve"> [Dataset]. https://tudatalib.ulb.tu-darmstadt.de/handle/tudatalib/2422</w:t>
      </w:r>
    </w:p>
    <w:p w14:paraId="30F4C0C6" w14:textId="77777777" w:rsidR="000D4FBB" w:rsidRPr="000D4FBB" w:rsidRDefault="000D4FBB" w:rsidP="000D4FBB">
      <w:pPr>
        <w:pStyle w:val="Literaturverzeichnis"/>
        <w:rPr>
          <w:rFonts w:cs="Arial"/>
          <w:lang w:val="en-US"/>
        </w:rPr>
      </w:pPr>
      <w:r w:rsidRPr="000D4FBB">
        <w:rPr>
          <w:rFonts w:cs="Arial"/>
          <w:lang w:val="en-US"/>
        </w:rPr>
        <w:t xml:space="preserve">Stab, C., &amp; Gurevych, I. (2017b). Parsing Argumentation Structures in Persuasive Essays. </w:t>
      </w:r>
      <w:r w:rsidRPr="000D4FBB">
        <w:rPr>
          <w:rFonts w:cs="Arial"/>
          <w:i/>
          <w:iCs/>
          <w:lang w:val="en-US"/>
        </w:rPr>
        <w:t>Computational Linguistics</w:t>
      </w:r>
      <w:r w:rsidRPr="000D4FBB">
        <w:rPr>
          <w:rFonts w:cs="Arial"/>
          <w:lang w:val="en-US"/>
        </w:rPr>
        <w:t xml:space="preserve">, </w:t>
      </w:r>
      <w:r w:rsidRPr="000D4FBB">
        <w:rPr>
          <w:rFonts w:cs="Arial"/>
          <w:i/>
          <w:iCs/>
          <w:lang w:val="en-US"/>
        </w:rPr>
        <w:t>43</w:t>
      </w:r>
      <w:r w:rsidRPr="000D4FBB">
        <w:rPr>
          <w:rFonts w:cs="Arial"/>
          <w:lang w:val="en-US"/>
        </w:rPr>
        <w:t>(3), 619–659. https://doi.org/10.1162/COLI_a_00295</w:t>
      </w:r>
    </w:p>
    <w:p w14:paraId="38943223" w14:textId="77777777" w:rsidR="000D4FBB" w:rsidRPr="000D4FBB" w:rsidRDefault="000D4FBB" w:rsidP="000D4FBB">
      <w:pPr>
        <w:pStyle w:val="Literaturverzeichnis"/>
        <w:rPr>
          <w:rFonts w:cs="Arial"/>
          <w:lang w:val="en-US"/>
        </w:rPr>
      </w:pPr>
      <w:r w:rsidRPr="000D4FBB">
        <w:rPr>
          <w:rFonts w:cs="Arial"/>
          <w:lang w:val="en-US"/>
        </w:rPr>
        <w:t xml:space="preserve">Trad, F., &amp; Chehab, A. (2024). Prompt Engineering or Fine-Tuning? A Case Study on Phishing Detection with Large Language Models. </w:t>
      </w:r>
      <w:r w:rsidRPr="000D4FBB">
        <w:rPr>
          <w:rFonts w:cs="Arial"/>
          <w:i/>
          <w:iCs/>
          <w:lang w:val="en-US"/>
        </w:rPr>
        <w:t>Machine Learning and Knowledge Extraction</w:t>
      </w:r>
      <w:r w:rsidRPr="000D4FBB">
        <w:rPr>
          <w:rFonts w:cs="Arial"/>
          <w:lang w:val="en-US"/>
        </w:rPr>
        <w:t xml:space="preserve">, </w:t>
      </w:r>
      <w:r w:rsidRPr="000D4FBB">
        <w:rPr>
          <w:rFonts w:cs="Arial"/>
          <w:i/>
          <w:iCs/>
          <w:lang w:val="en-US"/>
        </w:rPr>
        <w:t>6</w:t>
      </w:r>
      <w:r w:rsidRPr="000D4FBB">
        <w:rPr>
          <w:rFonts w:cs="Arial"/>
          <w:lang w:val="en-US"/>
        </w:rPr>
        <w:t>(1), 367–384. https://doi.org/10.3390/make6010018</w:t>
      </w:r>
    </w:p>
    <w:p w14:paraId="28544A20" w14:textId="77777777" w:rsidR="000D4FBB" w:rsidRPr="000D4FBB" w:rsidRDefault="000D4FBB" w:rsidP="000D4FBB">
      <w:pPr>
        <w:pStyle w:val="Literaturverzeichnis"/>
        <w:rPr>
          <w:rFonts w:cs="Arial"/>
        </w:rPr>
      </w:pPr>
      <w:r w:rsidRPr="000D4FBB">
        <w:rPr>
          <w:rFonts w:cs="Arial"/>
          <w:lang w:val="en-US"/>
        </w:rPr>
        <w:lastRenderedPageBreak/>
        <w:t xml:space="preserve">Tunstall, L., Werra, L. von, Wolf, T., &amp; Géron, A. (2023). </w:t>
      </w:r>
      <w:r w:rsidRPr="000D4FBB">
        <w:rPr>
          <w:rFonts w:cs="Arial"/>
          <w:i/>
          <w:iCs/>
        </w:rPr>
        <w:t>Natural Language Processing mit Transformern: Sprachanwendungen mit Hugging Face erstellen</w:t>
      </w:r>
      <w:r w:rsidRPr="000D4FBB">
        <w:rPr>
          <w:rFonts w:cs="Arial"/>
        </w:rPr>
        <w:t xml:space="preserve"> (M. Fraaß, Übers.; 2. Aufl.). O’Reilly.</w:t>
      </w:r>
    </w:p>
    <w:p w14:paraId="44AC6632" w14:textId="77777777" w:rsidR="000D4FBB" w:rsidRPr="000D4FBB" w:rsidRDefault="000D4FBB" w:rsidP="000D4FBB">
      <w:pPr>
        <w:pStyle w:val="Literaturverzeichnis"/>
        <w:rPr>
          <w:rFonts w:cs="Arial"/>
          <w:lang w:val="en-US"/>
        </w:rPr>
      </w:pPr>
      <w:r w:rsidRPr="000D4FBB">
        <w:rPr>
          <w:rFonts w:cs="Arial"/>
        </w:rPr>
        <w:t xml:space="preserve">Wei, J., Wang, X., Schuurmans, D., Bosma, M., Ichter, B., Xia, F., Chi, E., Le, Q., &amp; Zhou, D. (2023). </w:t>
      </w:r>
      <w:r w:rsidRPr="000D4FBB">
        <w:rPr>
          <w:rFonts w:cs="Arial"/>
          <w:i/>
          <w:iCs/>
          <w:lang w:val="en-US"/>
        </w:rPr>
        <w:t>Chain-of-Thought Prompting Elicits Reasoning in Large Language Models</w:t>
      </w:r>
      <w:r w:rsidRPr="000D4FBB">
        <w:rPr>
          <w:rFonts w:cs="Arial"/>
          <w:lang w:val="en-US"/>
        </w:rPr>
        <w:t xml:space="preserve"> (arXiv:2201.11903). arXiv. http://arxiv.org/abs/2201.11903</w:t>
      </w:r>
    </w:p>
    <w:p w14:paraId="24D96B53" w14:textId="77777777" w:rsidR="000D4FBB" w:rsidRPr="000D4FBB" w:rsidRDefault="000D4FBB" w:rsidP="000D4FBB">
      <w:pPr>
        <w:pStyle w:val="Literaturverzeichnis"/>
        <w:rPr>
          <w:rFonts w:cs="Arial"/>
          <w:lang w:val="en-US"/>
        </w:rPr>
      </w:pPr>
      <w:r w:rsidRPr="000D4FBB">
        <w:rPr>
          <w:rFonts w:cs="Arial"/>
        </w:rPr>
        <w:t xml:space="preserve">Yeginbergen, A., Oronoz, M., &amp; Agerri, R. (2024). </w:t>
      </w:r>
      <w:r w:rsidRPr="000D4FBB">
        <w:rPr>
          <w:rFonts w:cs="Arial"/>
          <w:lang w:val="en-US"/>
        </w:rPr>
        <w:t xml:space="preserve">Argument Mining in Data Scarce Settings: Cross-lingual Transfer and Few-shot Techniques. </w:t>
      </w:r>
      <w:r w:rsidRPr="000D4FBB">
        <w:rPr>
          <w:rFonts w:cs="Arial"/>
          <w:i/>
          <w:iCs/>
          <w:lang w:val="en-US"/>
        </w:rPr>
        <w:t>Proceedings of the 62nd Annual Meeting of the Association for Computational Linguistics (Volume 1: Long Papers)</w:t>
      </w:r>
      <w:r w:rsidRPr="000D4FBB">
        <w:rPr>
          <w:rFonts w:cs="Arial"/>
          <w:lang w:val="en-US"/>
        </w:rPr>
        <w:t>, 11687–11699. https://doi.org/10.18653/v1/2024.acl-long.628</w:t>
      </w:r>
    </w:p>
    <w:p w14:paraId="71AE7E49" w14:textId="7A1ABEE5"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866" w:name="_Toc188817245"/>
      <w:r w:rsidRPr="00D44F48">
        <w:lastRenderedPageBreak/>
        <w:t>Anhänge &amp; Projektdokumentation</w:t>
      </w:r>
      <w:bookmarkEnd w:id="866"/>
    </w:p>
    <w:p w14:paraId="1A1AB6CB" w14:textId="6384CA5A" w:rsidR="002E1F8F" w:rsidRDefault="002E1F8F" w:rsidP="002E1F8F">
      <w:r w:rsidRPr="004B4879">
        <w:rPr>
          <w:highlight w:val="yellow"/>
          <w:rPrChange w:id="86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868" w:name="_Toc188817246"/>
      <w:r>
        <w:t>Modellvergleich</w:t>
      </w:r>
      <w:bookmarkEnd w:id="86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2332C7"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2332C7"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2332C7"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2332C7"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2332C7"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2332C7"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869" w:author="Ben Fels" w:date="2024-12-22T11:41:00Z" w16du:dateUtc="2024-12-22T10:41:00Z"/>
        </w:rPr>
      </w:pPr>
    </w:p>
    <w:p w14:paraId="22CF2F80" w14:textId="16BEF577" w:rsidR="005F44ED" w:rsidRDefault="005F44ED">
      <w:pPr>
        <w:pStyle w:val="berschrift2"/>
      </w:pPr>
      <w:bookmarkStart w:id="870" w:name="_Toc188817247"/>
      <w:ins w:id="871" w:author="Ben Fels" w:date="2024-12-22T11:41:00Z" w16du:dateUtc="2024-12-22T10:41:00Z">
        <w:r>
          <w:lastRenderedPageBreak/>
          <w:t xml:space="preserve">Prompt </w:t>
        </w:r>
        <w:r w:rsidR="007F7952">
          <w:t>Templates</w:t>
        </w:r>
      </w:ins>
      <w:bookmarkEnd w:id="870"/>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872"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72"/>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9"/>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73" w:name="_Toc188817252"/>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873"/>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0"/>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874"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1"/>
      <w:footerReference w:type="first" r:id="rId22"/>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3"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5"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6"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78"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9"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3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24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60"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265"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74"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3"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303"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540"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600"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661"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662"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63"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64"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65"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75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677"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20" w:author="Ben Fels" w:date="2025-01-26T17:58:00Z" w:initials="BF">
    <w:p w14:paraId="3BD744D4" w14:textId="24A0A022" w:rsidR="005E5B1A" w:rsidRDefault="005E5B1A" w:rsidP="005E5B1A">
      <w:pPr>
        <w:pStyle w:val="Kommentartext"/>
      </w:pPr>
      <w:r>
        <w:rPr>
          <w:rStyle w:val="Kommentarzeichen"/>
        </w:rPr>
        <w:annotationRef/>
      </w:r>
      <w:r>
        <w:t>Ggf. Reihenfolge mit der nachfolgenden Abbildung tauschen?</w:t>
      </w:r>
    </w:p>
  </w:comment>
  <w:comment w:id="823" w:author="Ben Fels" w:date="2025-01-26T16:28:00Z" w:initials="BF">
    <w:p w14:paraId="5CE2423D" w14:textId="77777777"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828" w:author="Ben Fels" w:date="2025-01-23T13:19:00Z" w:initials="BF">
    <w:p w14:paraId="579E90AC" w14:textId="77777777" w:rsidR="00377CEE" w:rsidRDefault="00377CEE" w:rsidP="00377CEE">
      <w:pPr>
        <w:pStyle w:val="Kommentartext"/>
      </w:pPr>
      <w:r>
        <w:rPr>
          <w:rStyle w:val="Kommentarzeichen"/>
        </w:rPr>
        <w:annotationRef/>
      </w:r>
      <w:r>
        <w:t>Technik vs. Methode vs. Strategie</w:t>
      </w:r>
    </w:p>
  </w:comment>
  <w:comment w:id="86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3939FE88"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72216F3E" w15:done="0"/>
  <w15:commentEx w15:paraId="3BD744D4" w15:done="0"/>
  <w15:commentEx w15:paraId="5CE2423D" w15:done="0"/>
  <w15:commentEx w15:paraId="579E90AC"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751BEABE" w16cex:dateUtc="2025-01-31T14:50:00Z"/>
  <w16cex:commentExtensible w16cex:durableId="1AC6883F" w16cex:dateUtc="2025-01-26T16:58:00Z"/>
  <w16cex:commentExtensible w16cex:durableId="087884A4" w16cex:dateUtc="2025-01-26T15:28:00Z"/>
  <w16cex:commentExtensible w16cex:durableId="5A93B0C9" w16cex:dateUtc="2025-01-23T12: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72216F3E" w16cid:durableId="751BEABE"/>
  <w16cid:commentId w16cid:paraId="3BD744D4" w16cid:durableId="1AC6883F"/>
  <w16cid:commentId w16cid:paraId="5CE2423D" w16cid:durableId="087884A4"/>
  <w16cid:commentId w16cid:paraId="579E90AC" w16cid:durableId="5A93B0C9"/>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Tokenanzahl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55E5"/>
    <w:rsid w:val="00005690"/>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AD7"/>
    <w:rsid w:val="00025B9B"/>
    <w:rsid w:val="00026321"/>
    <w:rsid w:val="0002655E"/>
    <w:rsid w:val="00026FF8"/>
    <w:rsid w:val="0002702E"/>
    <w:rsid w:val="00027FDA"/>
    <w:rsid w:val="00030EE8"/>
    <w:rsid w:val="0003106D"/>
    <w:rsid w:val="00031891"/>
    <w:rsid w:val="00032A2A"/>
    <w:rsid w:val="000348EF"/>
    <w:rsid w:val="00034F5A"/>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77C"/>
    <w:rsid w:val="000673B5"/>
    <w:rsid w:val="00067511"/>
    <w:rsid w:val="0007024F"/>
    <w:rsid w:val="0007031B"/>
    <w:rsid w:val="00072441"/>
    <w:rsid w:val="0007289B"/>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C"/>
    <w:rsid w:val="000908EC"/>
    <w:rsid w:val="000914DE"/>
    <w:rsid w:val="00091E0B"/>
    <w:rsid w:val="00092076"/>
    <w:rsid w:val="00092367"/>
    <w:rsid w:val="000928F4"/>
    <w:rsid w:val="00092BD9"/>
    <w:rsid w:val="00092F4E"/>
    <w:rsid w:val="0009349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6046"/>
    <w:rsid w:val="000A63AC"/>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41AB"/>
    <w:rsid w:val="000C4AC0"/>
    <w:rsid w:val="000C4BC6"/>
    <w:rsid w:val="000C5528"/>
    <w:rsid w:val="000C5640"/>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4FBB"/>
    <w:rsid w:val="000D539C"/>
    <w:rsid w:val="000D5F2E"/>
    <w:rsid w:val="000D65D9"/>
    <w:rsid w:val="000D7307"/>
    <w:rsid w:val="000D73E1"/>
    <w:rsid w:val="000D7BD0"/>
    <w:rsid w:val="000E12BD"/>
    <w:rsid w:val="000E18B5"/>
    <w:rsid w:val="000E19D8"/>
    <w:rsid w:val="000E1A71"/>
    <w:rsid w:val="000E2207"/>
    <w:rsid w:val="000E228D"/>
    <w:rsid w:val="000E2577"/>
    <w:rsid w:val="000E2A5B"/>
    <w:rsid w:val="000E34DC"/>
    <w:rsid w:val="000E4FCA"/>
    <w:rsid w:val="000E4FE5"/>
    <w:rsid w:val="000E5127"/>
    <w:rsid w:val="000E51A6"/>
    <w:rsid w:val="000E55F9"/>
    <w:rsid w:val="000E65D7"/>
    <w:rsid w:val="000E6805"/>
    <w:rsid w:val="000E7BC2"/>
    <w:rsid w:val="000E7CCE"/>
    <w:rsid w:val="000F08DB"/>
    <w:rsid w:val="000F09B5"/>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30020"/>
    <w:rsid w:val="00130C27"/>
    <w:rsid w:val="00130C5E"/>
    <w:rsid w:val="00130DBB"/>
    <w:rsid w:val="001314A9"/>
    <w:rsid w:val="00131507"/>
    <w:rsid w:val="001317A8"/>
    <w:rsid w:val="00131A69"/>
    <w:rsid w:val="00131C0E"/>
    <w:rsid w:val="001329BF"/>
    <w:rsid w:val="00132C52"/>
    <w:rsid w:val="0013320D"/>
    <w:rsid w:val="00133230"/>
    <w:rsid w:val="00133280"/>
    <w:rsid w:val="00133E78"/>
    <w:rsid w:val="00133EE4"/>
    <w:rsid w:val="00134C18"/>
    <w:rsid w:val="00134E58"/>
    <w:rsid w:val="001359AA"/>
    <w:rsid w:val="0013619D"/>
    <w:rsid w:val="001364EC"/>
    <w:rsid w:val="00136BD8"/>
    <w:rsid w:val="00137938"/>
    <w:rsid w:val="001379AD"/>
    <w:rsid w:val="00137AE3"/>
    <w:rsid w:val="00137CF7"/>
    <w:rsid w:val="0014013D"/>
    <w:rsid w:val="001401C9"/>
    <w:rsid w:val="00140408"/>
    <w:rsid w:val="001404DB"/>
    <w:rsid w:val="00141CA3"/>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F3F"/>
    <w:rsid w:val="00161B3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354B"/>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D0"/>
    <w:rsid w:val="001801E3"/>
    <w:rsid w:val="0018042E"/>
    <w:rsid w:val="001809EC"/>
    <w:rsid w:val="001813C5"/>
    <w:rsid w:val="0018173D"/>
    <w:rsid w:val="00182050"/>
    <w:rsid w:val="001820F6"/>
    <w:rsid w:val="0018221E"/>
    <w:rsid w:val="001826FC"/>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103E"/>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D30"/>
    <w:rsid w:val="00206467"/>
    <w:rsid w:val="00206631"/>
    <w:rsid w:val="002066DB"/>
    <w:rsid w:val="0020716E"/>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83"/>
    <w:rsid w:val="00215630"/>
    <w:rsid w:val="00216519"/>
    <w:rsid w:val="00217233"/>
    <w:rsid w:val="002174AB"/>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2C7"/>
    <w:rsid w:val="002337A3"/>
    <w:rsid w:val="00233881"/>
    <w:rsid w:val="00233F60"/>
    <w:rsid w:val="00234909"/>
    <w:rsid w:val="00234B77"/>
    <w:rsid w:val="00234D17"/>
    <w:rsid w:val="002351E4"/>
    <w:rsid w:val="002356E9"/>
    <w:rsid w:val="00235875"/>
    <w:rsid w:val="00235A25"/>
    <w:rsid w:val="002361A0"/>
    <w:rsid w:val="0023643E"/>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63B"/>
    <w:rsid w:val="00243D8B"/>
    <w:rsid w:val="00244351"/>
    <w:rsid w:val="002445A4"/>
    <w:rsid w:val="00244F65"/>
    <w:rsid w:val="002451AF"/>
    <w:rsid w:val="00245240"/>
    <w:rsid w:val="002453C8"/>
    <w:rsid w:val="002454DC"/>
    <w:rsid w:val="00246F5A"/>
    <w:rsid w:val="00246FB5"/>
    <w:rsid w:val="00247C8F"/>
    <w:rsid w:val="00247D78"/>
    <w:rsid w:val="00250202"/>
    <w:rsid w:val="00250DCB"/>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AFA"/>
    <w:rsid w:val="00267470"/>
    <w:rsid w:val="002674EF"/>
    <w:rsid w:val="00267C65"/>
    <w:rsid w:val="00267D1B"/>
    <w:rsid w:val="00270E90"/>
    <w:rsid w:val="002718BF"/>
    <w:rsid w:val="002724C9"/>
    <w:rsid w:val="0027307E"/>
    <w:rsid w:val="00273AFC"/>
    <w:rsid w:val="00273B19"/>
    <w:rsid w:val="0027434F"/>
    <w:rsid w:val="00274D8E"/>
    <w:rsid w:val="00275275"/>
    <w:rsid w:val="00275276"/>
    <w:rsid w:val="0027570F"/>
    <w:rsid w:val="00275875"/>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1688"/>
    <w:rsid w:val="002921A8"/>
    <w:rsid w:val="00292375"/>
    <w:rsid w:val="002925C0"/>
    <w:rsid w:val="00292A16"/>
    <w:rsid w:val="0029383E"/>
    <w:rsid w:val="00293F5C"/>
    <w:rsid w:val="00294A73"/>
    <w:rsid w:val="00296609"/>
    <w:rsid w:val="002967B5"/>
    <w:rsid w:val="002968B5"/>
    <w:rsid w:val="00297312"/>
    <w:rsid w:val="002973DD"/>
    <w:rsid w:val="002975D4"/>
    <w:rsid w:val="0029799E"/>
    <w:rsid w:val="002A10B9"/>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61C"/>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0CEF"/>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57D06"/>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460"/>
    <w:rsid w:val="00374B64"/>
    <w:rsid w:val="00375107"/>
    <w:rsid w:val="00376734"/>
    <w:rsid w:val="003769C1"/>
    <w:rsid w:val="00376C29"/>
    <w:rsid w:val="003771D8"/>
    <w:rsid w:val="003773D8"/>
    <w:rsid w:val="003779D1"/>
    <w:rsid w:val="00377CEE"/>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16E"/>
    <w:rsid w:val="003A2571"/>
    <w:rsid w:val="003A274E"/>
    <w:rsid w:val="003A349C"/>
    <w:rsid w:val="003A3B5A"/>
    <w:rsid w:val="003A3F9E"/>
    <w:rsid w:val="003A406A"/>
    <w:rsid w:val="003A4340"/>
    <w:rsid w:val="003A4E79"/>
    <w:rsid w:val="003A5172"/>
    <w:rsid w:val="003A57C3"/>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1CF5"/>
    <w:rsid w:val="003B2124"/>
    <w:rsid w:val="003B3024"/>
    <w:rsid w:val="003B3249"/>
    <w:rsid w:val="003B3ABC"/>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25"/>
    <w:rsid w:val="003D07F3"/>
    <w:rsid w:val="003D0F9B"/>
    <w:rsid w:val="003D1077"/>
    <w:rsid w:val="003D13B9"/>
    <w:rsid w:val="003D15A1"/>
    <w:rsid w:val="003D1670"/>
    <w:rsid w:val="003D26AC"/>
    <w:rsid w:val="003D3027"/>
    <w:rsid w:val="003D3773"/>
    <w:rsid w:val="003D3ACB"/>
    <w:rsid w:val="003D3C6C"/>
    <w:rsid w:val="003D3DD6"/>
    <w:rsid w:val="003D40B0"/>
    <w:rsid w:val="003D4A55"/>
    <w:rsid w:val="003D4B90"/>
    <w:rsid w:val="003D5111"/>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DD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674"/>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28D8"/>
    <w:rsid w:val="0043331A"/>
    <w:rsid w:val="0043370F"/>
    <w:rsid w:val="004337F2"/>
    <w:rsid w:val="004338DC"/>
    <w:rsid w:val="00433B09"/>
    <w:rsid w:val="00433E4E"/>
    <w:rsid w:val="004340A9"/>
    <w:rsid w:val="004344A5"/>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9ED"/>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760"/>
    <w:rsid w:val="00464A75"/>
    <w:rsid w:val="00464D6C"/>
    <w:rsid w:val="00464E6E"/>
    <w:rsid w:val="004656BA"/>
    <w:rsid w:val="00465EAC"/>
    <w:rsid w:val="00465EAE"/>
    <w:rsid w:val="0046643A"/>
    <w:rsid w:val="004664A3"/>
    <w:rsid w:val="00466F6F"/>
    <w:rsid w:val="00467FA5"/>
    <w:rsid w:val="00471CA1"/>
    <w:rsid w:val="0047224E"/>
    <w:rsid w:val="00472255"/>
    <w:rsid w:val="004722C8"/>
    <w:rsid w:val="004723EB"/>
    <w:rsid w:val="00472B83"/>
    <w:rsid w:val="00472C46"/>
    <w:rsid w:val="004731C5"/>
    <w:rsid w:val="004732D9"/>
    <w:rsid w:val="0047332F"/>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D6C"/>
    <w:rsid w:val="00493D89"/>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63E"/>
    <w:rsid w:val="004B37B5"/>
    <w:rsid w:val="004B3E05"/>
    <w:rsid w:val="004B3FB2"/>
    <w:rsid w:val="004B4807"/>
    <w:rsid w:val="004B4879"/>
    <w:rsid w:val="004B49FF"/>
    <w:rsid w:val="004B4C0E"/>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F6F"/>
    <w:rsid w:val="004D1442"/>
    <w:rsid w:val="004D154E"/>
    <w:rsid w:val="004D1741"/>
    <w:rsid w:val="004D1C82"/>
    <w:rsid w:val="004D242B"/>
    <w:rsid w:val="004D28E4"/>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147B"/>
    <w:rsid w:val="004E15B9"/>
    <w:rsid w:val="004E203B"/>
    <w:rsid w:val="004E2186"/>
    <w:rsid w:val="004E2915"/>
    <w:rsid w:val="004E3EDE"/>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046"/>
    <w:rsid w:val="00515C44"/>
    <w:rsid w:val="0051632B"/>
    <w:rsid w:val="0051639D"/>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0213"/>
    <w:rsid w:val="00530B3D"/>
    <w:rsid w:val="0053112E"/>
    <w:rsid w:val="005312FD"/>
    <w:rsid w:val="005313F9"/>
    <w:rsid w:val="0053154A"/>
    <w:rsid w:val="00531E88"/>
    <w:rsid w:val="00531F0B"/>
    <w:rsid w:val="005321B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699C"/>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97D2F"/>
    <w:rsid w:val="005A005F"/>
    <w:rsid w:val="005A0685"/>
    <w:rsid w:val="005A0976"/>
    <w:rsid w:val="005A1231"/>
    <w:rsid w:val="005A1C55"/>
    <w:rsid w:val="005A23AD"/>
    <w:rsid w:val="005A26BC"/>
    <w:rsid w:val="005A2894"/>
    <w:rsid w:val="005A2947"/>
    <w:rsid w:val="005A2A5A"/>
    <w:rsid w:val="005A2C7B"/>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17B"/>
    <w:rsid w:val="005B355A"/>
    <w:rsid w:val="005B43CE"/>
    <w:rsid w:val="005B4DB1"/>
    <w:rsid w:val="005B56A8"/>
    <w:rsid w:val="005B5944"/>
    <w:rsid w:val="005B5D37"/>
    <w:rsid w:val="005B5F85"/>
    <w:rsid w:val="005B614A"/>
    <w:rsid w:val="005B637D"/>
    <w:rsid w:val="005B641B"/>
    <w:rsid w:val="005B691C"/>
    <w:rsid w:val="005B6DE2"/>
    <w:rsid w:val="005B721D"/>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25CB"/>
    <w:rsid w:val="005E25E7"/>
    <w:rsid w:val="005E2EC1"/>
    <w:rsid w:val="005E2FBA"/>
    <w:rsid w:val="005E3B47"/>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9AE"/>
    <w:rsid w:val="005F7A3D"/>
    <w:rsid w:val="0060062A"/>
    <w:rsid w:val="00600BB5"/>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779"/>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0F9"/>
    <w:rsid w:val="0062666D"/>
    <w:rsid w:val="00626695"/>
    <w:rsid w:val="00626C1A"/>
    <w:rsid w:val="00626CD6"/>
    <w:rsid w:val="00626DD9"/>
    <w:rsid w:val="006274DC"/>
    <w:rsid w:val="0062762B"/>
    <w:rsid w:val="006277D9"/>
    <w:rsid w:val="00631ACF"/>
    <w:rsid w:val="00631D42"/>
    <w:rsid w:val="00632A8E"/>
    <w:rsid w:val="00632AFF"/>
    <w:rsid w:val="00632B5F"/>
    <w:rsid w:val="00633544"/>
    <w:rsid w:val="00633601"/>
    <w:rsid w:val="006337D1"/>
    <w:rsid w:val="00633AA9"/>
    <w:rsid w:val="00633C42"/>
    <w:rsid w:val="00633E1E"/>
    <w:rsid w:val="0063400D"/>
    <w:rsid w:val="0063441A"/>
    <w:rsid w:val="006344D0"/>
    <w:rsid w:val="006350CE"/>
    <w:rsid w:val="0063569E"/>
    <w:rsid w:val="006364A3"/>
    <w:rsid w:val="006368C7"/>
    <w:rsid w:val="00636B7C"/>
    <w:rsid w:val="00636E9B"/>
    <w:rsid w:val="006372F0"/>
    <w:rsid w:val="00637777"/>
    <w:rsid w:val="00637989"/>
    <w:rsid w:val="00637F8C"/>
    <w:rsid w:val="006403BD"/>
    <w:rsid w:val="006407B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B23"/>
    <w:rsid w:val="00667788"/>
    <w:rsid w:val="00670483"/>
    <w:rsid w:val="0067131E"/>
    <w:rsid w:val="0067136C"/>
    <w:rsid w:val="006715D2"/>
    <w:rsid w:val="0067198E"/>
    <w:rsid w:val="0067242C"/>
    <w:rsid w:val="006728D0"/>
    <w:rsid w:val="00674340"/>
    <w:rsid w:val="00674BDE"/>
    <w:rsid w:val="006753F1"/>
    <w:rsid w:val="006759DC"/>
    <w:rsid w:val="00675F54"/>
    <w:rsid w:val="00676481"/>
    <w:rsid w:val="00676488"/>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363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4B8"/>
    <w:rsid w:val="006B48C7"/>
    <w:rsid w:val="006B5225"/>
    <w:rsid w:val="006B5263"/>
    <w:rsid w:val="006B5F55"/>
    <w:rsid w:val="006B6A7D"/>
    <w:rsid w:val="006B7077"/>
    <w:rsid w:val="006B7350"/>
    <w:rsid w:val="006B77C0"/>
    <w:rsid w:val="006B7AB8"/>
    <w:rsid w:val="006B7ECF"/>
    <w:rsid w:val="006C0364"/>
    <w:rsid w:val="006C08E7"/>
    <w:rsid w:val="006C0B2D"/>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5BC"/>
    <w:rsid w:val="006C7A0C"/>
    <w:rsid w:val="006D0171"/>
    <w:rsid w:val="006D0251"/>
    <w:rsid w:val="006D09EF"/>
    <w:rsid w:val="006D11FC"/>
    <w:rsid w:val="006D1AA1"/>
    <w:rsid w:val="006D23F4"/>
    <w:rsid w:val="006D25DD"/>
    <w:rsid w:val="006D260E"/>
    <w:rsid w:val="006D2A1E"/>
    <w:rsid w:val="006D2E3D"/>
    <w:rsid w:val="006D2F66"/>
    <w:rsid w:val="006D317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18E"/>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83"/>
    <w:rsid w:val="007036F9"/>
    <w:rsid w:val="00703CBC"/>
    <w:rsid w:val="00703E11"/>
    <w:rsid w:val="007041E2"/>
    <w:rsid w:val="00705F00"/>
    <w:rsid w:val="00706616"/>
    <w:rsid w:val="00706678"/>
    <w:rsid w:val="00706842"/>
    <w:rsid w:val="00706D0A"/>
    <w:rsid w:val="0070771E"/>
    <w:rsid w:val="007079EE"/>
    <w:rsid w:val="00707ADB"/>
    <w:rsid w:val="007100D7"/>
    <w:rsid w:val="00710366"/>
    <w:rsid w:val="0071067D"/>
    <w:rsid w:val="00711711"/>
    <w:rsid w:val="0071218E"/>
    <w:rsid w:val="00712192"/>
    <w:rsid w:val="00713506"/>
    <w:rsid w:val="00713ABA"/>
    <w:rsid w:val="00713AEA"/>
    <w:rsid w:val="00713DC0"/>
    <w:rsid w:val="00714620"/>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765"/>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FC"/>
    <w:rsid w:val="00733976"/>
    <w:rsid w:val="00733A74"/>
    <w:rsid w:val="0073479C"/>
    <w:rsid w:val="00735AC5"/>
    <w:rsid w:val="00736421"/>
    <w:rsid w:val="0073689A"/>
    <w:rsid w:val="00736C4B"/>
    <w:rsid w:val="00737293"/>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53A"/>
    <w:rsid w:val="00765575"/>
    <w:rsid w:val="00765C3A"/>
    <w:rsid w:val="00767203"/>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360"/>
    <w:rsid w:val="007806DF"/>
    <w:rsid w:val="0078098D"/>
    <w:rsid w:val="007809C7"/>
    <w:rsid w:val="007809EA"/>
    <w:rsid w:val="00781552"/>
    <w:rsid w:val="007818F1"/>
    <w:rsid w:val="00781968"/>
    <w:rsid w:val="007821B7"/>
    <w:rsid w:val="00783330"/>
    <w:rsid w:val="007838F4"/>
    <w:rsid w:val="00783DE7"/>
    <w:rsid w:val="00784126"/>
    <w:rsid w:val="00784EF5"/>
    <w:rsid w:val="00786835"/>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79D7"/>
    <w:rsid w:val="007A0665"/>
    <w:rsid w:val="007A1156"/>
    <w:rsid w:val="007A12A0"/>
    <w:rsid w:val="007A12B6"/>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C0A"/>
    <w:rsid w:val="007B4D9C"/>
    <w:rsid w:val="007B51EE"/>
    <w:rsid w:val="007B5518"/>
    <w:rsid w:val="007B5639"/>
    <w:rsid w:val="007B5762"/>
    <w:rsid w:val="007B6524"/>
    <w:rsid w:val="007B6EDC"/>
    <w:rsid w:val="007B6F5C"/>
    <w:rsid w:val="007B7220"/>
    <w:rsid w:val="007B74B4"/>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6C30"/>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6C4C"/>
    <w:rsid w:val="007D70E3"/>
    <w:rsid w:val="007D716E"/>
    <w:rsid w:val="007D71F8"/>
    <w:rsid w:val="007D73D0"/>
    <w:rsid w:val="007D7744"/>
    <w:rsid w:val="007D79DB"/>
    <w:rsid w:val="007D7DF6"/>
    <w:rsid w:val="007D7FFB"/>
    <w:rsid w:val="007E052B"/>
    <w:rsid w:val="007E1360"/>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706"/>
    <w:rsid w:val="007E618F"/>
    <w:rsid w:val="007E663B"/>
    <w:rsid w:val="007E6CE6"/>
    <w:rsid w:val="007E76C5"/>
    <w:rsid w:val="007F055E"/>
    <w:rsid w:val="007F0EC6"/>
    <w:rsid w:val="007F0F62"/>
    <w:rsid w:val="007F13B6"/>
    <w:rsid w:val="007F1CA1"/>
    <w:rsid w:val="007F3896"/>
    <w:rsid w:val="007F3B4E"/>
    <w:rsid w:val="007F3EA1"/>
    <w:rsid w:val="007F495B"/>
    <w:rsid w:val="007F5483"/>
    <w:rsid w:val="007F570E"/>
    <w:rsid w:val="007F5B27"/>
    <w:rsid w:val="007F5E36"/>
    <w:rsid w:val="007F6E2C"/>
    <w:rsid w:val="007F71AC"/>
    <w:rsid w:val="007F7270"/>
    <w:rsid w:val="007F7952"/>
    <w:rsid w:val="007F7B7E"/>
    <w:rsid w:val="007F7CEA"/>
    <w:rsid w:val="007F7DBE"/>
    <w:rsid w:val="0080055D"/>
    <w:rsid w:val="00800A0C"/>
    <w:rsid w:val="00800EF8"/>
    <w:rsid w:val="00800EFE"/>
    <w:rsid w:val="00801055"/>
    <w:rsid w:val="00801F62"/>
    <w:rsid w:val="0080209A"/>
    <w:rsid w:val="00802B46"/>
    <w:rsid w:val="00803181"/>
    <w:rsid w:val="00803244"/>
    <w:rsid w:val="0080356B"/>
    <w:rsid w:val="00803829"/>
    <w:rsid w:val="00804174"/>
    <w:rsid w:val="00804240"/>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321B"/>
    <w:rsid w:val="008440EA"/>
    <w:rsid w:val="00844391"/>
    <w:rsid w:val="00844506"/>
    <w:rsid w:val="00844A26"/>
    <w:rsid w:val="008450DC"/>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4274"/>
    <w:rsid w:val="00864502"/>
    <w:rsid w:val="00865810"/>
    <w:rsid w:val="0086585C"/>
    <w:rsid w:val="00865CC3"/>
    <w:rsid w:val="00865CD2"/>
    <w:rsid w:val="00866261"/>
    <w:rsid w:val="00870646"/>
    <w:rsid w:val="0087088B"/>
    <w:rsid w:val="00870AF6"/>
    <w:rsid w:val="00870C26"/>
    <w:rsid w:val="00871260"/>
    <w:rsid w:val="00871E9C"/>
    <w:rsid w:val="0087216D"/>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3143"/>
    <w:rsid w:val="008937FD"/>
    <w:rsid w:val="00893831"/>
    <w:rsid w:val="00893975"/>
    <w:rsid w:val="00893C91"/>
    <w:rsid w:val="00893D7A"/>
    <w:rsid w:val="00894C2F"/>
    <w:rsid w:val="00894CAA"/>
    <w:rsid w:val="00894EAB"/>
    <w:rsid w:val="00895610"/>
    <w:rsid w:val="00895A9C"/>
    <w:rsid w:val="00896368"/>
    <w:rsid w:val="00896565"/>
    <w:rsid w:val="008972E7"/>
    <w:rsid w:val="00897E31"/>
    <w:rsid w:val="00897F2D"/>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1BC"/>
    <w:rsid w:val="008A42FF"/>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6E5E"/>
    <w:rsid w:val="008B7431"/>
    <w:rsid w:val="008B759F"/>
    <w:rsid w:val="008B78C2"/>
    <w:rsid w:val="008B7C83"/>
    <w:rsid w:val="008B7DA6"/>
    <w:rsid w:val="008B7DE9"/>
    <w:rsid w:val="008C13B7"/>
    <w:rsid w:val="008C13C6"/>
    <w:rsid w:val="008C1788"/>
    <w:rsid w:val="008C19D8"/>
    <w:rsid w:val="008C1E11"/>
    <w:rsid w:val="008C2CDB"/>
    <w:rsid w:val="008C2DCD"/>
    <w:rsid w:val="008C38A4"/>
    <w:rsid w:val="008C3B7F"/>
    <w:rsid w:val="008C48E5"/>
    <w:rsid w:val="008C4EA4"/>
    <w:rsid w:val="008C4F29"/>
    <w:rsid w:val="008C58E6"/>
    <w:rsid w:val="008C5A50"/>
    <w:rsid w:val="008C5EF0"/>
    <w:rsid w:val="008C679F"/>
    <w:rsid w:val="008C67C8"/>
    <w:rsid w:val="008C7251"/>
    <w:rsid w:val="008C77A4"/>
    <w:rsid w:val="008D0035"/>
    <w:rsid w:val="008D0C78"/>
    <w:rsid w:val="008D1A12"/>
    <w:rsid w:val="008D1E47"/>
    <w:rsid w:val="008D2310"/>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573"/>
    <w:rsid w:val="008F36FB"/>
    <w:rsid w:val="008F39D8"/>
    <w:rsid w:val="008F3E79"/>
    <w:rsid w:val="008F3ECB"/>
    <w:rsid w:val="008F49B9"/>
    <w:rsid w:val="008F5B4B"/>
    <w:rsid w:val="008F5E79"/>
    <w:rsid w:val="008F608A"/>
    <w:rsid w:val="008F6B20"/>
    <w:rsid w:val="008F7038"/>
    <w:rsid w:val="008F7764"/>
    <w:rsid w:val="0090011F"/>
    <w:rsid w:val="00900170"/>
    <w:rsid w:val="00900676"/>
    <w:rsid w:val="009006E9"/>
    <w:rsid w:val="00900872"/>
    <w:rsid w:val="009019EC"/>
    <w:rsid w:val="00902374"/>
    <w:rsid w:val="00902379"/>
    <w:rsid w:val="00902905"/>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1A"/>
    <w:rsid w:val="009309B1"/>
    <w:rsid w:val="009313F1"/>
    <w:rsid w:val="00931568"/>
    <w:rsid w:val="009315D2"/>
    <w:rsid w:val="00931957"/>
    <w:rsid w:val="00931A51"/>
    <w:rsid w:val="00931E7D"/>
    <w:rsid w:val="00932D03"/>
    <w:rsid w:val="00932D82"/>
    <w:rsid w:val="00932DAE"/>
    <w:rsid w:val="00932E38"/>
    <w:rsid w:val="00933B91"/>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34A"/>
    <w:rsid w:val="00942466"/>
    <w:rsid w:val="00942CD1"/>
    <w:rsid w:val="009432A6"/>
    <w:rsid w:val="009437BE"/>
    <w:rsid w:val="0094459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2FC"/>
    <w:rsid w:val="009659C5"/>
    <w:rsid w:val="00965CED"/>
    <w:rsid w:val="00965EE8"/>
    <w:rsid w:val="00965FF6"/>
    <w:rsid w:val="00966511"/>
    <w:rsid w:val="00966754"/>
    <w:rsid w:val="00967372"/>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231"/>
    <w:rsid w:val="00984963"/>
    <w:rsid w:val="00984983"/>
    <w:rsid w:val="00985490"/>
    <w:rsid w:val="009855DA"/>
    <w:rsid w:val="00985685"/>
    <w:rsid w:val="00986730"/>
    <w:rsid w:val="00986A34"/>
    <w:rsid w:val="00986DC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C07"/>
    <w:rsid w:val="009A1ACA"/>
    <w:rsid w:val="009A1C4F"/>
    <w:rsid w:val="009A1D0F"/>
    <w:rsid w:val="009A1F58"/>
    <w:rsid w:val="009A222C"/>
    <w:rsid w:val="009A294A"/>
    <w:rsid w:val="009A2D1F"/>
    <w:rsid w:val="009A3330"/>
    <w:rsid w:val="009A35A2"/>
    <w:rsid w:val="009A36B2"/>
    <w:rsid w:val="009A4548"/>
    <w:rsid w:val="009A4B84"/>
    <w:rsid w:val="009A4BDD"/>
    <w:rsid w:val="009A4EF9"/>
    <w:rsid w:val="009A54C3"/>
    <w:rsid w:val="009A5BFF"/>
    <w:rsid w:val="009A6005"/>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4E03"/>
    <w:rsid w:val="009B4FC0"/>
    <w:rsid w:val="009B57A6"/>
    <w:rsid w:val="009B5B55"/>
    <w:rsid w:val="009B5EA9"/>
    <w:rsid w:val="009B6083"/>
    <w:rsid w:val="009B6141"/>
    <w:rsid w:val="009B61F3"/>
    <w:rsid w:val="009B6306"/>
    <w:rsid w:val="009B7276"/>
    <w:rsid w:val="009B7438"/>
    <w:rsid w:val="009B768E"/>
    <w:rsid w:val="009B77CD"/>
    <w:rsid w:val="009B7EBE"/>
    <w:rsid w:val="009C01B6"/>
    <w:rsid w:val="009C1137"/>
    <w:rsid w:val="009C132C"/>
    <w:rsid w:val="009C1568"/>
    <w:rsid w:val="009C1663"/>
    <w:rsid w:val="009C1E97"/>
    <w:rsid w:val="009C2379"/>
    <w:rsid w:val="009C2699"/>
    <w:rsid w:val="009C26EA"/>
    <w:rsid w:val="009C298A"/>
    <w:rsid w:val="009C31CF"/>
    <w:rsid w:val="009C4321"/>
    <w:rsid w:val="009C5BE0"/>
    <w:rsid w:val="009C5C36"/>
    <w:rsid w:val="009C71DE"/>
    <w:rsid w:val="009C73B9"/>
    <w:rsid w:val="009C778C"/>
    <w:rsid w:val="009C7AC9"/>
    <w:rsid w:val="009D0848"/>
    <w:rsid w:val="009D0930"/>
    <w:rsid w:val="009D4FF4"/>
    <w:rsid w:val="009D5398"/>
    <w:rsid w:val="009D555D"/>
    <w:rsid w:val="009D6143"/>
    <w:rsid w:val="009D64ED"/>
    <w:rsid w:val="009D6FAF"/>
    <w:rsid w:val="009D7922"/>
    <w:rsid w:val="009E053C"/>
    <w:rsid w:val="009E06EF"/>
    <w:rsid w:val="009E08AA"/>
    <w:rsid w:val="009E1404"/>
    <w:rsid w:val="009E1511"/>
    <w:rsid w:val="009E1531"/>
    <w:rsid w:val="009E1AD4"/>
    <w:rsid w:val="009E1BF7"/>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418"/>
    <w:rsid w:val="00A035B6"/>
    <w:rsid w:val="00A03845"/>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E85"/>
    <w:rsid w:val="00A20610"/>
    <w:rsid w:val="00A21583"/>
    <w:rsid w:val="00A2162F"/>
    <w:rsid w:val="00A21F60"/>
    <w:rsid w:val="00A22162"/>
    <w:rsid w:val="00A222A1"/>
    <w:rsid w:val="00A2252A"/>
    <w:rsid w:val="00A22644"/>
    <w:rsid w:val="00A22713"/>
    <w:rsid w:val="00A2334A"/>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1B0"/>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6ABF"/>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333B"/>
    <w:rsid w:val="00A73425"/>
    <w:rsid w:val="00A738F3"/>
    <w:rsid w:val="00A73977"/>
    <w:rsid w:val="00A73D94"/>
    <w:rsid w:val="00A74E28"/>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9F6"/>
    <w:rsid w:val="00A82BB9"/>
    <w:rsid w:val="00A82EB6"/>
    <w:rsid w:val="00A83378"/>
    <w:rsid w:val="00A8357A"/>
    <w:rsid w:val="00A835BE"/>
    <w:rsid w:val="00A8436A"/>
    <w:rsid w:val="00A86248"/>
    <w:rsid w:val="00A86392"/>
    <w:rsid w:val="00A86A1F"/>
    <w:rsid w:val="00A86DED"/>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363"/>
    <w:rsid w:val="00AB147D"/>
    <w:rsid w:val="00AB1C6F"/>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278D"/>
    <w:rsid w:val="00AF2FB8"/>
    <w:rsid w:val="00AF363F"/>
    <w:rsid w:val="00AF44F5"/>
    <w:rsid w:val="00AF45D9"/>
    <w:rsid w:val="00AF55F9"/>
    <w:rsid w:val="00AF6152"/>
    <w:rsid w:val="00AF699E"/>
    <w:rsid w:val="00AF7D22"/>
    <w:rsid w:val="00B00272"/>
    <w:rsid w:val="00B005E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686"/>
    <w:rsid w:val="00B236E8"/>
    <w:rsid w:val="00B2377D"/>
    <w:rsid w:val="00B24C95"/>
    <w:rsid w:val="00B2661F"/>
    <w:rsid w:val="00B26F9B"/>
    <w:rsid w:val="00B27ACA"/>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B0F"/>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28C1"/>
    <w:rsid w:val="00B42BD8"/>
    <w:rsid w:val="00B43E92"/>
    <w:rsid w:val="00B449A1"/>
    <w:rsid w:val="00B44F05"/>
    <w:rsid w:val="00B4503E"/>
    <w:rsid w:val="00B451F9"/>
    <w:rsid w:val="00B4547E"/>
    <w:rsid w:val="00B46597"/>
    <w:rsid w:val="00B465DD"/>
    <w:rsid w:val="00B46BF1"/>
    <w:rsid w:val="00B46C22"/>
    <w:rsid w:val="00B470AD"/>
    <w:rsid w:val="00B474A7"/>
    <w:rsid w:val="00B475AA"/>
    <w:rsid w:val="00B50ACA"/>
    <w:rsid w:val="00B51C27"/>
    <w:rsid w:val="00B51C43"/>
    <w:rsid w:val="00B52ACC"/>
    <w:rsid w:val="00B52B1A"/>
    <w:rsid w:val="00B52EE3"/>
    <w:rsid w:val="00B5408A"/>
    <w:rsid w:val="00B544E2"/>
    <w:rsid w:val="00B54589"/>
    <w:rsid w:val="00B54E65"/>
    <w:rsid w:val="00B559F4"/>
    <w:rsid w:val="00B55D92"/>
    <w:rsid w:val="00B5661C"/>
    <w:rsid w:val="00B56EBA"/>
    <w:rsid w:val="00B57391"/>
    <w:rsid w:val="00B57ABA"/>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7D1"/>
    <w:rsid w:val="00B8286A"/>
    <w:rsid w:val="00B830AC"/>
    <w:rsid w:val="00B83655"/>
    <w:rsid w:val="00B841FE"/>
    <w:rsid w:val="00B84280"/>
    <w:rsid w:val="00B8431D"/>
    <w:rsid w:val="00B84554"/>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1E73"/>
    <w:rsid w:val="00BA2245"/>
    <w:rsid w:val="00BA22D6"/>
    <w:rsid w:val="00BA2887"/>
    <w:rsid w:val="00BA334A"/>
    <w:rsid w:val="00BA4423"/>
    <w:rsid w:val="00BA4466"/>
    <w:rsid w:val="00BA4CCB"/>
    <w:rsid w:val="00BA4DD7"/>
    <w:rsid w:val="00BA5885"/>
    <w:rsid w:val="00BA64FE"/>
    <w:rsid w:val="00BA75E2"/>
    <w:rsid w:val="00BB0481"/>
    <w:rsid w:val="00BB0B2E"/>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B8"/>
    <w:rsid w:val="00BC12EA"/>
    <w:rsid w:val="00BC1933"/>
    <w:rsid w:val="00BC1AA6"/>
    <w:rsid w:val="00BC1B0B"/>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475"/>
    <w:rsid w:val="00BC6555"/>
    <w:rsid w:val="00BC700B"/>
    <w:rsid w:val="00BC7707"/>
    <w:rsid w:val="00BC7E42"/>
    <w:rsid w:val="00BC7E6E"/>
    <w:rsid w:val="00BC7EA8"/>
    <w:rsid w:val="00BD07B7"/>
    <w:rsid w:val="00BD0C27"/>
    <w:rsid w:val="00BD0D8A"/>
    <w:rsid w:val="00BD0F8A"/>
    <w:rsid w:val="00BD13BB"/>
    <w:rsid w:val="00BD15F8"/>
    <w:rsid w:val="00BD226D"/>
    <w:rsid w:val="00BD25EE"/>
    <w:rsid w:val="00BD2865"/>
    <w:rsid w:val="00BD2A78"/>
    <w:rsid w:val="00BD2EA6"/>
    <w:rsid w:val="00BD367F"/>
    <w:rsid w:val="00BD40CB"/>
    <w:rsid w:val="00BD4F7E"/>
    <w:rsid w:val="00BD5A34"/>
    <w:rsid w:val="00BD6765"/>
    <w:rsid w:val="00BD69C7"/>
    <w:rsid w:val="00BD6E98"/>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99"/>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366"/>
    <w:rsid w:val="00C179FA"/>
    <w:rsid w:val="00C20390"/>
    <w:rsid w:val="00C20DD4"/>
    <w:rsid w:val="00C20F8E"/>
    <w:rsid w:val="00C2113B"/>
    <w:rsid w:val="00C21A51"/>
    <w:rsid w:val="00C21BBA"/>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407CD"/>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196"/>
    <w:rsid w:val="00C512A5"/>
    <w:rsid w:val="00C51681"/>
    <w:rsid w:val="00C523FC"/>
    <w:rsid w:val="00C533D7"/>
    <w:rsid w:val="00C53636"/>
    <w:rsid w:val="00C53CA2"/>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061C"/>
    <w:rsid w:val="00C81BEC"/>
    <w:rsid w:val="00C81FC9"/>
    <w:rsid w:val="00C82228"/>
    <w:rsid w:val="00C829A7"/>
    <w:rsid w:val="00C83153"/>
    <w:rsid w:val="00C839AA"/>
    <w:rsid w:val="00C83B3D"/>
    <w:rsid w:val="00C84375"/>
    <w:rsid w:val="00C8446F"/>
    <w:rsid w:val="00C85ADA"/>
    <w:rsid w:val="00C8724F"/>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59D"/>
    <w:rsid w:val="00CB42EF"/>
    <w:rsid w:val="00CB48EB"/>
    <w:rsid w:val="00CB4B83"/>
    <w:rsid w:val="00CB4BFF"/>
    <w:rsid w:val="00CB4CF6"/>
    <w:rsid w:val="00CB5525"/>
    <w:rsid w:val="00CB57F4"/>
    <w:rsid w:val="00CB5C9C"/>
    <w:rsid w:val="00CB5FA5"/>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62C"/>
    <w:rsid w:val="00CE0896"/>
    <w:rsid w:val="00CE0CB3"/>
    <w:rsid w:val="00CE1061"/>
    <w:rsid w:val="00CE1082"/>
    <w:rsid w:val="00CE1D5C"/>
    <w:rsid w:val="00CE1F63"/>
    <w:rsid w:val="00CE21D8"/>
    <w:rsid w:val="00CE2B20"/>
    <w:rsid w:val="00CE3539"/>
    <w:rsid w:val="00CE516B"/>
    <w:rsid w:val="00CE57FF"/>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4B20"/>
    <w:rsid w:val="00CF5428"/>
    <w:rsid w:val="00CF556D"/>
    <w:rsid w:val="00CF5980"/>
    <w:rsid w:val="00CF5A96"/>
    <w:rsid w:val="00CF68FF"/>
    <w:rsid w:val="00CF754A"/>
    <w:rsid w:val="00CF7AE6"/>
    <w:rsid w:val="00CF7D3F"/>
    <w:rsid w:val="00CF7E8B"/>
    <w:rsid w:val="00D01181"/>
    <w:rsid w:val="00D014BC"/>
    <w:rsid w:val="00D0179B"/>
    <w:rsid w:val="00D01822"/>
    <w:rsid w:val="00D01EB3"/>
    <w:rsid w:val="00D01EBE"/>
    <w:rsid w:val="00D01F8E"/>
    <w:rsid w:val="00D02150"/>
    <w:rsid w:val="00D035A2"/>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5E9"/>
    <w:rsid w:val="00D13775"/>
    <w:rsid w:val="00D1389F"/>
    <w:rsid w:val="00D139F4"/>
    <w:rsid w:val="00D13BED"/>
    <w:rsid w:val="00D1402E"/>
    <w:rsid w:val="00D147DB"/>
    <w:rsid w:val="00D149A3"/>
    <w:rsid w:val="00D158D7"/>
    <w:rsid w:val="00D159BC"/>
    <w:rsid w:val="00D16D3F"/>
    <w:rsid w:val="00D16D72"/>
    <w:rsid w:val="00D17202"/>
    <w:rsid w:val="00D17305"/>
    <w:rsid w:val="00D17F7F"/>
    <w:rsid w:val="00D17FCB"/>
    <w:rsid w:val="00D2076A"/>
    <w:rsid w:val="00D207C6"/>
    <w:rsid w:val="00D20803"/>
    <w:rsid w:val="00D20A3B"/>
    <w:rsid w:val="00D20B80"/>
    <w:rsid w:val="00D2163F"/>
    <w:rsid w:val="00D218B1"/>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1FF9"/>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4AC"/>
    <w:rsid w:val="00D54A92"/>
    <w:rsid w:val="00D54DE1"/>
    <w:rsid w:val="00D54ECB"/>
    <w:rsid w:val="00D55E4C"/>
    <w:rsid w:val="00D564F9"/>
    <w:rsid w:val="00D56623"/>
    <w:rsid w:val="00D56C11"/>
    <w:rsid w:val="00D56ECA"/>
    <w:rsid w:val="00D57497"/>
    <w:rsid w:val="00D577FE"/>
    <w:rsid w:val="00D57B6F"/>
    <w:rsid w:val="00D57FED"/>
    <w:rsid w:val="00D6057A"/>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5BD9"/>
    <w:rsid w:val="00D9615E"/>
    <w:rsid w:val="00D964EA"/>
    <w:rsid w:val="00D9666E"/>
    <w:rsid w:val="00D97020"/>
    <w:rsid w:val="00D970F8"/>
    <w:rsid w:val="00D97421"/>
    <w:rsid w:val="00DA0623"/>
    <w:rsid w:val="00DA11DF"/>
    <w:rsid w:val="00DA1F2E"/>
    <w:rsid w:val="00DA2A10"/>
    <w:rsid w:val="00DA346D"/>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44C7"/>
    <w:rsid w:val="00DC567B"/>
    <w:rsid w:val="00DC5878"/>
    <w:rsid w:val="00DC5AB9"/>
    <w:rsid w:val="00DC6BB0"/>
    <w:rsid w:val="00DC6CCB"/>
    <w:rsid w:val="00DC6E7B"/>
    <w:rsid w:val="00DC6F65"/>
    <w:rsid w:val="00DC79DE"/>
    <w:rsid w:val="00DC7B0E"/>
    <w:rsid w:val="00DC7CF3"/>
    <w:rsid w:val="00DD0233"/>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E6E"/>
    <w:rsid w:val="00DE2029"/>
    <w:rsid w:val="00DE289F"/>
    <w:rsid w:val="00DE2EEC"/>
    <w:rsid w:val="00DE37AE"/>
    <w:rsid w:val="00DE39E8"/>
    <w:rsid w:val="00DE3B1F"/>
    <w:rsid w:val="00DE4065"/>
    <w:rsid w:val="00DE4675"/>
    <w:rsid w:val="00DE4A7C"/>
    <w:rsid w:val="00DE4AF5"/>
    <w:rsid w:val="00DE5146"/>
    <w:rsid w:val="00DE526B"/>
    <w:rsid w:val="00DE58B3"/>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568B"/>
    <w:rsid w:val="00E16C0C"/>
    <w:rsid w:val="00E176CA"/>
    <w:rsid w:val="00E17B51"/>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8B8"/>
    <w:rsid w:val="00E26981"/>
    <w:rsid w:val="00E26A8E"/>
    <w:rsid w:val="00E26CDE"/>
    <w:rsid w:val="00E275F8"/>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746A"/>
    <w:rsid w:val="00E5791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149"/>
    <w:rsid w:val="00EA2695"/>
    <w:rsid w:val="00EA2A92"/>
    <w:rsid w:val="00EA32E7"/>
    <w:rsid w:val="00EA34BE"/>
    <w:rsid w:val="00EA3B1B"/>
    <w:rsid w:val="00EA52E3"/>
    <w:rsid w:val="00EA53B4"/>
    <w:rsid w:val="00EA53E6"/>
    <w:rsid w:val="00EA53EB"/>
    <w:rsid w:val="00EA5B65"/>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2A3"/>
    <w:rsid w:val="00EE152B"/>
    <w:rsid w:val="00EE1744"/>
    <w:rsid w:val="00EE1751"/>
    <w:rsid w:val="00EE19A3"/>
    <w:rsid w:val="00EE1BE6"/>
    <w:rsid w:val="00EE1F71"/>
    <w:rsid w:val="00EE229F"/>
    <w:rsid w:val="00EE332F"/>
    <w:rsid w:val="00EE34F5"/>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7F0"/>
    <w:rsid w:val="00F06999"/>
    <w:rsid w:val="00F06D66"/>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6C5"/>
    <w:rsid w:val="00F35FFD"/>
    <w:rsid w:val="00F3669C"/>
    <w:rsid w:val="00F36718"/>
    <w:rsid w:val="00F36B46"/>
    <w:rsid w:val="00F37239"/>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2FD"/>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16EF"/>
    <w:rsid w:val="00F91CF2"/>
    <w:rsid w:val="00F91F36"/>
    <w:rsid w:val="00F92199"/>
    <w:rsid w:val="00F925DF"/>
    <w:rsid w:val="00F92AF4"/>
    <w:rsid w:val="00F93947"/>
    <w:rsid w:val="00F93AA8"/>
    <w:rsid w:val="00F93CF6"/>
    <w:rsid w:val="00F93D27"/>
    <w:rsid w:val="00F94E0E"/>
    <w:rsid w:val="00F9666F"/>
    <w:rsid w:val="00F96EA9"/>
    <w:rsid w:val="00F96F50"/>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A1A"/>
    <w:rsid w:val="00FB22E7"/>
    <w:rsid w:val="00FB2F1F"/>
    <w:rsid w:val="00FB3031"/>
    <w:rsid w:val="00FB327A"/>
    <w:rsid w:val="00FB3A1F"/>
    <w:rsid w:val="00FB4F96"/>
    <w:rsid w:val="00FB5617"/>
    <w:rsid w:val="00FB56BB"/>
    <w:rsid w:val="00FB56CA"/>
    <w:rsid w:val="00FB5EB4"/>
    <w:rsid w:val="00FB6272"/>
    <w:rsid w:val="00FB6B20"/>
    <w:rsid w:val="00FB6B31"/>
    <w:rsid w:val="00FB75F0"/>
    <w:rsid w:val="00FC0599"/>
    <w:rsid w:val="00FC17CB"/>
    <w:rsid w:val="00FC19D5"/>
    <w:rsid w:val="00FC1B8B"/>
    <w:rsid w:val="00FC1C03"/>
    <w:rsid w:val="00FC1DEA"/>
    <w:rsid w:val="00FC2420"/>
    <w:rsid w:val="00FC2741"/>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48C"/>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7C3"/>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46133</Words>
  <Characters>290638</Characters>
  <Application>Microsoft Office Word</Application>
  <DocSecurity>0</DocSecurity>
  <Lines>2421</Lines>
  <Paragraphs>6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921</cp:revision>
  <dcterms:created xsi:type="dcterms:W3CDTF">2024-10-11T08:26:00Z</dcterms:created>
  <dcterms:modified xsi:type="dcterms:W3CDTF">2025-01-3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t5FBsHL"/&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